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917DC" w14:textId="26854A54"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val="en-SG" w:eastAsia="en-SG"/>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10">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11D5E" w:rsidRPr="00DD44D3">
        <w:rPr>
          <w:rFonts w:ascii="Calibri" w:hAnsi="Calibri" w:cs="Times New Roman"/>
          <w:color w:val="345A8A"/>
          <w:kern w:val="0"/>
        </w:rPr>
        <w:t>CP1</w:t>
      </w:r>
      <w:r w:rsidR="00180274">
        <w:rPr>
          <w:rFonts w:ascii="Calibri" w:hAnsi="Calibri" w:cs="Times New Roman"/>
          <w:color w:val="345A8A"/>
          <w:kern w:val="0"/>
        </w:rPr>
        <w:t>404</w:t>
      </w:r>
      <w:r w:rsidR="00516B6F">
        <w:rPr>
          <w:rFonts w:ascii="Calibri" w:hAnsi="Calibri" w:cs="Times New Roman"/>
          <w:color w:val="345A8A"/>
          <w:kern w:val="0"/>
        </w:rPr>
        <w:t>/CP</w:t>
      </w:r>
      <w:r w:rsidR="001B019B">
        <w:rPr>
          <w:rFonts w:ascii="Calibri" w:hAnsi="Calibri" w:cs="Times New Roman"/>
          <w:color w:val="345A8A"/>
          <w:kern w:val="0"/>
        </w:rPr>
        <w:t>1804</w:t>
      </w:r>
      <w:r w:rsidR="003117A4">
        <w:rPr>
          <w:rFonts w:ascii="Calibri" w:hAnsi="Calibri" w:cs="Times New Roman"/>
          <w:color w:val="345A8A"/>
          <w:kern w:val="0"/>
        </w:rPr>
        <w:t xml:space="preserve"> </w:t>
      </w:r>
      <w:r w:rsidR="00180274">
        <w:rPr>
          <w:rFonts w:ascii="Calibri" w:hAnsi="Calibri" w:cs="Times New Roman"/>
          <w:color w:val="345A8A"/>
          <w:kern w:val="0"/>
        </w:rPr>
        <w:t>201</w:t>
      </w:r>
      <w:r w:rsidR="00F1497A">
        <w:rPr>
          <w:rFonts w:ascii="Calibri" w:hAnsi="Calibri" w:cs="Times New Roman"/>
          <w:color w:val="345A8A"/>
          <w:kern w:val="0"/>
        </w:rPr>
        <w:t>9</w:t>
      </w:r>
      <w:r w:rsidR="00CF551A">
        <w:rPr>
          <w:rFonts w:ascii="Calibri" w:hAnsi="Calibri" w:cs="Times New Roman"/>
          <w:color w:val="345A8A"/>
          <w:kern w:val="0"/>
        </w:rPr>
        <w:t xml:space="preserve"> SP</w:t>
      </w:r>
      <w:r w:rsidR="005F6AD5">
        <w:rPr>
          <w:rFonts w:ascii="Calibri" w:hAnsi="Calibri" w:cs="Times New Roman"/>
          <w:color w:val="345A8A"/>
          <w:kern w:val="0"/>
        </w:rPr>
        <w:t>2</w:t>
      </w:r>
      <w:r w:rsidR="00111D5E" w:rsidRPr="00DD44D3">
        <w:rPr>
          <w:rFonts w:ascii="Calibri" w:hAnsi="Calibri" w:cs="Times New Roman"/>
          <w:color w:val="345A8A"/>
          <w:kern w:val="0"/>
        </w:rPr>
        <w:t xml:space="preserve"> Assignment </w:t>
      </w:r>
      <w:r w:rsidR="00F510F8">
        <w:rPr>
          <w:rFonts w:ascii="Calibri" w:hAnsi="Calibri" w:cs="Times New Roman"/>
          <w:color w:val="345A8A"/>
          <w:kern w:val="0"/>
        </w:rPr>
        <w:t>1</w:t>
      </w:r>
      <w:r w:rsidR="00A759B9">
        <w:rPr>
          <w:rFonts w:ascii="Calibri" w:hAnsi="Calibri" w:cs="Times New Roman"/>
          <w:color w:val="345A8A"/>
          <w:kern w:val="0"/>
        </w:rPr>
        <w:t xml:space="preserve"> </w:t>
      </w:r>
      <w:r w:rsidR="00180274">
        <w:rPr>
          <w:rFonts w:ascii="Calibri" w:hAnsi="Calibri" w:cs="Times New Roman"/>
          <w:color w:val="345A8A"/>
          <w:kern w:val="0"/>
        </w:rPr>
        <w:t>–</w:t>
      </w:r>
      <w:r w:rsidR="00111D5E" w:rsidRPr="00DD44D3">
        <w:rPr>
          <w:rFonts w:ascii="Calibri" w:hAnsi="Calibri" w:cs="Times New Roman"/>
          <w:color w:val="345A8A"/>
          <w:kern w:val="0"/>
        </w:rPr>
        <w:t xml:space="preserve"> </w:t>
      </w:r>
      <w:r w:rsidR="005110A8">
        <w:rPr>
          <w:rFonts w:ascii="Calibri" w:hAnsi="Calibri" w:cs="Times New Roman"/>
          <w:color w:val="345A8A"/>
          <w:kern w:val="0"/>
        </w:rPr>
        <w:br/>
      </w:r>
      <w:r w:rsidR="00F1497A">
        <w:rPr>
          <w:rFonts w:ascii="Calibri" w:hAnsi="Calibri" w:cs="Times New Roman"/>
          <w:color w:val="345A8A"/>
          <w:kern w:val="0"/>
        </w:rPr>
        <w:t>Travel</w:t>
      </w:r>
      <w:r w:rsidR="00AD7CD9">
        <w:rPr>
          <w:rFonts w:ascii="Calibri" w:hAnsi="Calibri" w:cs="Times New Roman"/>
          <w:color w:val="345A8A"/>
          <w:kern w:val="0"/>
        </w:rPr>
        <w:t xml:space="preserve"> </w:t>
      </w:r>
      <w:r w:rsidR="001B019B">
        <w:rPr>
          <w:rFonts w:ascii="Calibri" w:hAnsi="Calibri" w:cs="Times New Roman"/>
          <w:color w:val="345A8A"/>
          <w:kern w:val="0"/>
        </w:rPr>
        <w:t>Tracker</w:t>
      </w:r>
      <w:r w:rsidR="00AD7CD9">
        <w:rPr>
          <w:rFonts w:ascii="Calibri" w:hAnsi="Calibri" w:cs="Times New Roman"/>
          <w:color w:val="345A8A"/>
          <w:kern w:val="0"/>
        </w:rPr>
        <w:t xml:space="preserve"> 1.0</w:t>
      </w:r>
    </w:p>
    <w:p w14:paraId="0F240C3B" w14:textId="2A701242" w:rsidR="00812FB9" w:rsidRDefault="00812FB9" w:rsidP="003841CC">
      <w:pPr>
        <w:pStyle w:val="Sub-Headings"/>
      </w:pPr>
      <w:r>
        <w:t>Task:</w:t>
      </w:r>
    </w:p>
    <w:p w14:paraId="22FD84CC" w14:textId="0EFB7415" w:rsidR="004400CA" w:rsidRDefault="004400CA" w:rsidP="001B019B">
      <w:pPr>
        <w:spacing w:before="120"/>
      </w:pPr>
      <w:r>
        <w:t>You are to plan and code a</w:t>
      </w:r>
      <w:r w:rsidR="00180274">
        <w:t xml:space="preserve"> console-based </w:t>
      </w:r>
      <w:r>
        <w:t>program</w:t>
      </w:r>
      <w:r w:rsidR="008462DE">
        <w:t xml:space="preserve"> in Python 3</w:t>
      </w:r>
      <w:r>
        <w:t xml:space="preserve">, as described </w:t>
      </w:r>
      <w:r w:rsidR="00DF51BE">
        <w:t xml:space="preserve">in </w:t>
      </w:r>
      <w:r>
        <w:t xml:space="preserve">the </w:t>
      </w:r>
      <w:r w:rsidR="00A513C4">
        <w:t xml:space="preserve">following </w:t>
      </w:r>
      <w:r>
        <w:t xml:space="preserve">information and sample output. </w:t>
      </w:r>
      <w:r w:rsidR="00180274">
        <w:t>This assignment will help you build skills using selection, repetition</w:t>
      </w:r>
      <w:r w:rsidR="00180274" w:rsidRPr="00180274">
        <w:t xml:space="preserve">, file </w:t>
      </w:r>
      <w:r w:rsidR="00180274">
        <w:t>input/output</w:t>
      </w:r>
      <w:r w:rsidR="00180274" w:rsidRPr="00180274">
        <w:t>, except</w:t>
      </w:r>
      <w:r w:rsidR="00180274">
        <w:t xml:space="preserve">ions, lists, functions and </w:t>
      </w:r>
      <w:r w:rsidR="00180274" w:rsidRPr="00180274">
        <w:t>string formatting</w:t>
      </w:r>
      <w:r w:rsidR="00DF51BE">
        <w:t xml:space="preserve">. </w:t>
      </w:r>
      <w:r w:rsidR="00180274">
        <w:t>Do</w:t>
      </w:r>
      <w:r>
        <w:t xml:space="preserve"> not </w:t>
      </w:r>
      <w:r w:rsidR="00DF51BE">
        <w:t xml:space="preserve">to </w:t>
      </w:r>
      <w:r>
        <w:t xml:space="preserve">define any of your own </w:t>
      </w:r>
      <w:r w:rsidR="00CB71D2">
        <w:t>classes</w:t>
      </w:r>
      <w:r>
        <w:t>.</w:t>
      </w:r>
      <w:r w:rsidR="008462DE">
        <w:t xml:space="preserve"> Assignment 2 will build on this program with more advanced code constructs</w:t>
      </w:r>
      <w:r w:rsidR="00180274">
        <w:t xml:space="preserve"> including classes and a Graphical User Interface (GUI)</w:t>
      </w:r>
      <w:r w:rsidR="008462DE">
        <w:t>.</w:t>
      </w:r>
      <w:r w:rsidR="00483ACF">
        <w:t xml:space="preserve"> Work incrementally on this task: complete small parts of it at a time rather than trying to get it all working at once.</w:t>
      </w:r>
      <w:r w:rsidR="00FF10ED">
        <w:t xml:space="preserve"> </w:t>
      </w:r>
    </w:p>
    <w:p w14:paraId="3E76C258" w14:textId="77777777" w:rsidR="001B019B" w:rsidRPr="00FE1907" w:rsidRDefault="001B019B" w:rsidP="001B019B">
      <w:pPr>
        <w:spacing w:before="120"/>
      </w:pPr>
      <w:r w:rsidRPr="00FE1907">
        <w:t xml:space="preserve">Some requirements have in-text </w:t>
      </w:r>
      <w:r>
        <w:t xml:space="preserve">help </w:t>
      </w:r>
      <w:r w:rsidRPr="00FE1907">
        <w:t>references</w:t>
      </w:r>
      <w:r>
        <w:t>,</w:t>
      </w:r>
      <w:r w:rsidRPr="00FE1907">
        <w:t xml:space="preserve"> like [0]</w:t>
      </w:r>
      <w:r>
        <w:t>,</w:t>
      </w:r>
      <w:r w:rsidRPr="00FE1907">
        <w:t xml:space="preserve"> that refer to the resources list near the bottom</w:t>
      </w:r>
      <w:r>
        <w:t xml:space="preserve"> of this document</w:t>
      </w:r>
      <w:r w:rsidRPr="00FE1907">
        <w:t>.</w:t>
      </w:r>
      <w:r>
        <w:t xml:space="preserve"> Check these references to find help on that topic.</w:t>
      </w:r>
      <w:r w:rsidRPr="00FE1907">
        <w:t xml:space="preserve"> </w:t>
      </w:r>
      <w:r w:rsidRPr="001B019B">
        <w:rPr>
          <w:i/>
        </w:rPr>
        <w:t>Everything</w:t>
      </w:r>
      <w:r w:rsidRPr="00FE1907">
        <w:t xml:space="preserve"> you need to know can be found in the subject materials.</w:t>
      </w:r>
      <w:r>
        <w:t xml:space="preserve"> In the past, some students have spent hours figuring out how to do something, only to find the solution was referred to right here.</w:t>
      </w:r>
    </w:p>
    <w:p w14:paraId="0296879F" w14:textId="445D1590" w:rsidR="00AD7CD9" w:rsidRDefault="00AD7CD9" w:rsidP="003841CC">
      <w:pPr>
        <w:pStyle w:val="Sub-Headings"/>
      </w:pPr>
      <w:r>
        <w:t>Program Overview</w:t>
      </w:r>
      <w:r w:rsidRPr="00604E58">
        <w:t>:</w:t>
      </w:r>
    </w:p>
    <w:p w14:paraId="38E29F81" w14:textId="7E1366AC" w:rsidR="00AD7CD9" w:rsidRDefault="00AD7CD9" w:rsidP="00AD7CD9">
      <w:pPr>
        <w:jc w:val="both"/>
      </w:pPr>
      <w:r>
        <w:t xml:space="preserve">This program is a simple </w:t>
      </w:r>
      <w:r w:rsidR="008A4F5D">
        <w:t>"travel tracker"</w:t>
      </w:r>
      <w:r>
        <w:t xml:space="preserve"> </w:t>
      </w:r>
      <w:r w:rsidR="00614B28">
        <w:t xml:space="preserve">that allows a user to track </w:t>
      </w:r>
      <w:r w:rsidR="008A4F5D">
        <w:t>place</w:t>
      </w:r>
      <w:r w:rsidR="00614B28">
        <w:t xml:space="preserve">s they wish to </w:t>
      </w:r>
      <w:r w:rsidR="008A4F5D">
        <w:t>visit</w:t>
      </w:r>
      <w:r w:rsidR="00614B28">
        <w:t xml:space="preserve"> and </w:t>
      </w:r>
      <w:r w:rsidR="008A4F5D">
        <w:t>place</w:t>
      </w:r>
      <w:r w:rsidR="00614B28">
        <w:t xml:space="preserve">s they have </w:t>
      </w:r>
      <w:r w:rsidR="008A4F5D">
        <w:t>already</w:t>
      </w:r>
      <w:r w:rsidR="00614B28">
        <w:t xml:space="preserve"> </w:t>
      </w:r>
      <w:r w:rsidR="008A4F5D">
        <w:t>visited</w:t>
      </w:r>
      <w:r w:rsidR="00614B28">
        <w:t xml:space="preserve">. </w:t>
      </w:r>
      <w:r>
        <w:t xml:space="preserve">The program </w:t>
      </w:r>
      <w:r w:rsidR="001B019B">
        <w:t>reads and writes</w:t>
      </w:r>
      <w:r>
        <w:t xml:space="preserve"> a list of </w:t>
      </w:r>
      <w:r w:rsidR="008A4F5D">
        <w:t>place</w:t>
      </w:r>
      <w:r>
        <w:t xml:space="preserve">s in a </w:t>
      </w:r>
      <w:r w:rsidR="008A4F5D">
        <w:t xml:space="preserve">text </w:t>
      </w:r>
      <w:r>
        <w:t xml:space="preserve">file, and each </w:t>
      </w:r>
      <w:r w:rsidR="008A4F5D">
        <w:t>place</w:t>
      </w:r>
      <w:r>
        <w:t xml:space="preserve"> has:</w:t>
      </w:r>
    </w:p>
    <w:p w14:paraId="6F3ED36A" w14:textId="39DB4E97" w:rsidR="00AD7CD9" w:rsidRDefault="008A4F5D" w:rsidP="00520BD5">
      <w:pPr>
        <w:pStyle w:val="ListParagraph"/>
        <w:numPr>
          <w:ilvl w:val="0"/>
          <w:numId w:val="20"/>
        </w:numPr>
        <w:jc w:val="both"/>
      </w:pPr>
      <w:r>
        <w:t>name</w:t>
      </w:r>
      <w:r w:rsidR="009C47D5">
        <w:t xml:space="preserve">, </w:t>
      </w:r>
      <w:r>
        <w:t>country</w:t>
      </w:r>
      <w:r w:rsidR="009C47D5">
        <w:t xml:space="preserve">, </w:t>
      </w:r>
      <w:r>
        <w:t>priority</w:t>
      </w:r>
      <w:r w:rsidR="00F72741">
        <w:t xml:space="preserve">, </w:t>
      </w:r>
      <w:r w:rsidR="00AD7CD9">
        <w:t xml:space="preserve">whether it is </w:t>
      </w:r>
      <w:r>
        <w:t>unvisited</w:t>
      </w:r>
      <w:r w:rsidR="00AD7CD9">
        <w:t xml:space="preserve"> </w:t>
      </w:r>
      <w:r w:rsidR="001B019B">
        <w:t>(</w:t>
      </w:r>
      <w:r>
        <w:t>n</w:t>
      </w:r>
      <w:r w:rsidR="001B019B">
        <w:t xml:space="preserve">) </w:t>
      </w:r>
      <w:r w:rsidR="00AD7CD9">
        <w:t xml:space="preserve">or </w:t>
      </w:r>
      <w:r>
        <w:t>visited</w:t>
      </w:r>
      <w:r w:rsidR="001B019B">
        <w:t xml:space="preserve"> (</w:t>
      </w:r>
      <w:r>
        <w:t>v</w:t>
      </w:r>
      <w:r w:rsidR="009C47D5">
        <w:t>)</w:t>
      </w:r>
    </w:p>
    <w:p w14:paraId="667EDE31" w14:textId="2FF0D3BD" w:rsidR="001B019B" w:rsidRPr="00FE1907" w:rsidRDefault="00AD7CD9" w:rsidP="001B019B">
      <w:r>
        <w:t xml:space="preserve">Users can choose to see the list of </w:t>
      </w:r>
      <w:r w:rsidR="008A4F5D">
        <w:t>place</w:t>
      </w:r>
      <w:r>
        <w:t xml:space="preserve">s, including </w:t>
      </w:r>
      <w:r w:rsidR="008A4F5D">
        <w:t>the</w:t>
      </w:r>
      <w:r>
        <w:t xml:space="preserve"> total </w:t>
      </w:r>
      <w:r w:rsidR="009C47D5">
        <w:t>number of p</w:t>
      </w:r>
      <w:r w:rsidR="008A4F5D">
        <w:t>lac</w:t>
      </w:r>
      <w:r w:rsidR="009C47D5">
        <w:t>es</w:t>
      </w:r>
      <w:r w:rsidR="008A4F5D">
        <w:t xml:space="preserve"> and unvisited places</w:t>
      </w:r>
      <w:r>
        <w:t xml:space="preserve">. The list will be sorted by </w:t>
      </w:r>
      <w:r w:rsidR="008A4F5D">
        <w:t>visited status</w:t>
      </w:r>
      <w:r w:rsidR="00A43AFC">
        <w:t xml:space="preserve"> then by </w:t>
      </w:r>
      <w:r w:rsidR="008A4F5D">
        <w:t>priority</w:t>
      </w:r>
      <w:r w:rsidR="00A43AFC">
        <w:t xml:space="preserve"> (</w:t>
      </w:r>
      <w:r w:rsidR="008A4F5D">
        <w:t>de</w:t>
      </w:r>
      <w:r w:rsidR="00A43AFC">
        <w:t>creasing</w:t>
      </w:r>
      <w:r w:rsidR="008A4F5D">
        <w:t xml:space="preserve"> number</w:t>
      </w:r>
      <w:r w:rsidR="00A43AFC">
        <w:t>)</w:t>
      </w:r>
      <w:r>
        <w:t xml:space="preserve">. </w:t>
      </w:r>
      <w:r w:rsidR="007F4B21">
        <w:fldChar w:fldCharType="begin"/>
      </w:r>
      <w:r w:rsidR="007F4B21">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007F4B21">
        <w:fldChar w:fldCharType="separate"/>
      </w:r>
      <w:r w:rsidR="007F4B21">
        <w:rPr>
          <w:noProof/>
        </w:rPr>
        <w:t>[1]</w:t>
      </w:r>
      <w:r w:rsidR="007F4B21">
        <w:fldChar w:fldCharType="end"/>
      </w:r>
      <w:r w:rsidR="001B019B">
        <w:br/>
      </w:r>
      <w:r w:rsidR="001B019B" w:rsidRPr="00504C78">
        <w:rPr>
          <w:i/>
        </w:rPr>
        <w:t xml:space="preserve">Did you see that reference? Look below for </w:t>
      </w:r>
      <w:r w:rsidR="001B019B" w:rsidRPr="00504C78">
        <w:rPr>
          <w:i/>
        </w:rPr>
        <w:fldChar w:fldCharType="begin"/>
      </w:r>
      <w:r w:rsidR="001B019B" w:rsidRPr="00504C78">
        <w:rPr>
          <w:i/>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001B019B" w:rsidRPr="00504C78">
        <w:rPr>
          <w:i/>
        </w:rPr>
        <w:fldChar w:fldCharType="separate"/>
      </w:r>
      <w:r w:rsidR="001B019B" w:rsidRPr="00504C78">
        <w:rPr>
          <w:i/>
          <w:noProof/>
        </w:rPr>
        <w:t>[1]</w:t>
      </w:r>
      <w:r w:rsidR="001B019B" w:rsidRPr="00504C78">
        <w:rPr>
          <w:i/>
        </w:rPr>
        <w:fldChar w:fldCharType="end"/>
      </w:r>
      <w:r w:rsidR="001B019B" w:rsidRPr="00504C78">
        <w:rPr>
          <w:i/>
        </w:rPr>
        <w:t xml:space="preserve"> and you’ll find </w:t>
      </w:r>
      <w:r w:rsidR="001B019B">
        <w:rPr>
          <w:i/>
        </w:rPr>
        <w:t xml:space="preserve">out </w:t>
      </w:r>
      <w:r w:rsidR="001B019B" w:rsidRPr="00504C78">
        <w:rPr>
          <w:i/>
        </w:rPr>
        <w:t xml:space="preserve">where we </w:t>
      </w:r>
      <w:r w:rsidR="001B019B">
        <w:rPr>
          <w:i/>
        </w:rPr>
        <w:t>have taught you</w:t>
      </w:r>
      <w:r w:rsidR="001B019B" w:rsidRPr="00504C78">
        <w:rPr>
          <w:i/>
        </w:rPr>
        <w:t xml:space="preserve"> how to sort lists by multiple keys.</w:t>
      </w:r>
    </w:p>
    <w:p w14:paraId="5C4B41D8" w14:textId="4A788994" w:rsidR="00AD7CD9" w:rsidRDefault="00AD7CD9" w:rsidP="00AD7CD9">
      <w:pPr>
        <w:jc w:val="both"/>
      </w:pPr>
      <w:r>
        <w:t xml:space="preserve">Users can add new </w:t>
      </w:r>
      <w:r w:rsidR="008A4F5D">
        <w:t>place</w:t>
      </w:r>
      <w:r>
        <w:t xml:space="preserve">s and mark </w:t>
      </w:r>
      <w:r w:rsidR="008A4F5D">
        <w:t>place</w:t>
      </w:r>
      <w:r>
        <w:t xml:space="preserve">s as </w:t>
      </w:r>
      <w:r w:rsidR="008A4F5D">
        <w:t>visited</w:t>
      </w:r>
      <w:r>
        <w:t xml:space="preserve">. </w:t>
      </w:r>
    </w:p>
    <w:p w14:paraId="527CE921" w14:textId="56BBA776" w:rsidR="00AD7CD9" w:rsidRDefault="00AD7CD9" w:rsidP="00AD7CD9">
      <w:pPr>
        <w:jc w:val="both"/>
      </w:pPr>
      <w:r>
        <w:t>They can</w:t>
      </w:r>
      <w:r w:rsidR="005110A8">
        <w:t>no</w:t>
      </w:r>
      <w:r>
        <w:t xml:space="preserve">t change </w:t>
      </w:r>
      <w:r w:rsidR="008A4F5D">
        <w:t>place</w:t>
      </w:r>
      <w:r>
        <w:t xml:space="preserve">s from </w:t>
      </w:r>
      <w:r w:rsidR="008A4F5D">
        <w:t>visited</w:t>
      </w:r>
      <w:r>
        <w:t xml:space="preserve"> to </w:t>
      </w:r>
      <w:r w:rsidR="008A4F5D">
        <w:t>unvisited</w:t>
      </w:r>
      <w:r>
        <w:t>.</w:t>
      </w:r>
    </w:p>
    <w:p w14:paraId="01964D78" w14:textId="4660F074" w:rsidR="00812FB9" w:rsidRDefault="00812FB9" w:rsidP="003841CC">
      <w:pPr>
        <w:pStyle w:val="Sub-Headings"/>
      </w:pPr>
      <w:r>
        <w:t xml:space="preserve">Program </w:t>
      </w:r>
      <w:r w:rsidR="00AD7CD9" w:rsidRPr="00604E58">
        <w:t>Functionality Details:</w:t>
      </w:r>
    </w:p>
    <w:p w14:paraId="7A4DF9A8" w14:textId="161BDC4F" w:rsidR="00B37635" w:rsidRDefault="00713928" w:rsidP="005334D2">
      <w:pPr>
        <w:jc w:val="both"/>
      </w:pPr>
      <w:r>
        <w:t>Ensure that your program has the following features</w:t>
      </w:r>
      <w:r w:rsidR="00B37635">
        <w:t>, as demonstrated in the sample output below</w:t>
      </w:r>
      <w:r w:rsidR="00AD7CD9">
        <w:t>.</w:t>
      </w:r>
      <w:r w:rsidR="008A4F5D">
        <w:t xml:space="preserve"> </w:t>
      </w:r>
      <w:r w:rsidR="00AD7CD9">
        <w:t>Your program should:</w:t>
      </w:r>
    </w:p>
    <w:p w14:paraId="69C72743" w14:textId="31249D3D" w:rsidR="00B37635" w:rsidRDefault="00AD7CD9" w:rsidP="005334D2">
      <w:pPr>
        <w:pStyle w:val="ListParagraph"/>
        <w:numPr>
          <w:ilvl w:val="0"/>
          <w:numId w:val="17"/>
        </w:numPr>
        <w:jc w:val="both"/>
      </w:pPr>
      <w:r>
        <w:t xml:space="preserve">display </w:t>
      </w:r>
      <w:r w:rsidR="00B37635">
        <w:t>a welcome message with your name in it</w:t>
      </w:r>
    </w:p>
    <w:p w14:paraId="183A1879" w14:textId="1C9458F3" w:rsidR="00B37635" w:rsidRDefault="00AD7CD9" w:rsidP="005334D2">
      <w:pPr>
        <w:pStyle w:val="ListParagraph"/>
        <w:numPr>
          <w:ilvl w:val="0"/>
          <w:numId w:val="17"/>
        </w:numPr>
        <w:jc w:val="both"/>
      </w:pPr>
      <w:r>
        <w:t xml:space="preserve">display </w:t>
      </w:r>
      <w:r w:rsidR="00B37635">
        <w:t xml:space="preserve">a menu for the user to </w:t>
      </w:r>
      <w:r w:rsidR="00180274">
        <w:t>choose from</w:t>
      </w:r>
      <w:r w:rsidR="007F4B21">
        <w:t xml:space="preserve"> </w:t>
      </w:r>
      <w:r w:rsidR="007F4B21">
        <w:fldChar w:fldCharType="begin"/>
      </w:r>
      <w:r w:rsidR="00A051D4">
        <w:instrText xml:space="preserve"> ADDIN EN.CITE &lt;EndNote&gt;&lt;Cite&gt;&lt;RecNum&gt;8&lt;/RecNum&gt;&lt;DisplayText&gt;[2]&lt;/DisplayText&gt;&lt;record&gt;&lt;rec-number&gt;8&lt;/rec-number&gt;&lt;foreign-keys&gt;&lt;key app="EN" db-id="zd5sxvvdvsevr4effwo5s0efs0x9sfxsvtw0" timestamp="1479343419"&gt;8&lt;/key&gt;&lt;/foreign-keys&gt;&lt;ref-type name="Web Page"&gt;12&lt;/ref-type&gt;&lt;contributors&gt;&lt;/contributors&gt;&lt;titles&gt;&lt;title&gt;Practical 01 - PyCharm, Control&lt;/title&gt;&lt;/titles&gt;&lt;dates&gt;&lt;/dates&gt;&lt;urls&gt;&lt;related-urls&gt;&lt;url&gt;https://github.com/CP1404/Practicals/tree/master/prac_01&lt;/url&gt;&lt;/related-urls&gt;&lt;/urls&gt;&lt;/record&gt;&lt;/Cite&gt;&lt;/EndNote&gt;</w:instrText>
      </w:r>
      <w:r w:rsidR="007F4B21">
        <w:fldChar w:fldCharType="separate"/>
      </w:r>
      <w:r w:rsidR="007F4B21">
        <w:rPr>
          <w:noProof/>
        </w:rPr>
        <w:t>[2]</w:t>
      </w:r>
      <w:r w:rsidR="007F4B21">
        <w:fldChar w:fldCharType="end"/>
      </w:r>
    </w:p>
    <w:p w14:paraId="190C889C" w14:textId="62DF373E" w:rsidR="00534600" w:rsidRDefault="00AD7CD9" w:rsidP="00AD7CD9">
      <w:pPr>
        <w:pStyle w:val="ListParagraph"/>
        <w:numPr>
          <w:ilvl w:val="0"/>
          <w:numId w:val="17"/>
        </w:numPr>
        <w:jc w:val="both"/>
      </w:pPr>
      <w:r>
        <w:t>error-check</w:t>
      </w:r>
      <w:r w:rsidR="00534600">
        <w:t xml:space="preserve"> </w:t>
      </w:r>
      <w:r>
        <w:t>user inputs</w:t>
      </w:r>
      <w:r w:rsidR="00534600">
        <w:t xml:space="preserve"> as demonstrated in the sample output</w:t>
      </w:r>
      <w:r w:rsidR="00DF5213">
        <w:t xml:space="preserve"> </w:t>
      </w:r>
      <w:r w:rsidR="00DF5213">
        <w:fldChar w:fldCharType="begin"/>
      </w:r>
      <w:r w:rsidR="00A051D4">
        <w:instrText xml:space="preserve"> ADDIN EN.CITE &lt;EndNote&gt;&lt;Cite&gt;&lt;RecNum&gt;9&lt;/RecNum&gt;&lt;DisplayText&gt;[3]&lt;/DisplayText&gt;&lt;record&gt;&lt;rec-number&gt;9&lt;/rec-number&gt;&lt;foreign-keys&gt;&lt;key app="EN" db-id="zd5sxvvdvsevr4effwo5s0efs0x9sfxsvtw0" timestamp="1479343489"&gt;9&lt;/key&gt;&lt;/foreign-keys&gt;&lt;ref-type name="Web Page"&gt;12&lt;/ref-type&gt;&lt;contributors&gt;&lt;/contributors&gt;&lt;titles&gt;&lt;title&gt;Practical 02 - Strings, Files, Exceptions&lt;/title&gt;&lt;/titles&gt;&lt;dates&gt;&lt;/dates&gt;&lt;urls&gt;&lt;related-urls&gt;&lt;url&gt;https://github.com/CP1404/Practicals/tree/master/prac_02&lt;/url&gt;&lt;/related-urls&gt;&lt;/urls&gt;&lt;/record&gt;&lt;/Cite&gt;&lt;/EndNote&gt;</w:instrText>
      </w:r>
      <w:r w:rsidR="00DF5213">
        <w:fldChar w:fldCharType="separate"/>
      </w:r>
      <w:r w:rsidR="00DF5213">
        <w:rPr>
          <w:noProof/>
        </w:rPr>
        <w:t>[3]</w:t>
      </w:r>
      <w:r w:rsidR="00DF5213">
        <w:fldChar w:fldCharType="end"/>
      </w:r>
    </w:p>
    <w:p w14:paraId="4398D913" w14:textId="6078E59A" w:rsidR="00534600" w:rsidRDefault="005110A8" w:rsidP="00AD7CD9">
      <w:pPr>
        <w:pStyle w:val="ListParagraph"/>
        <w:numPr>
          <w:ilvl w:val="0"/>
          <w:numId w:val="17"/>
        </w:numPr>
        <w:jc w:val="both"/>
      </w:pPr>
      <w:r>
        <w:t>load</w:t>
      </w:r>
      <w:r w:rsidR="00180274">
        <w:t xml:space="preserve"> a CSV (Comma Separated Values) file of </w:t>
      </w:r>
      <w:r w:rsidR="008A4F5D">
        <w:t>place</w:t>
      </w:r>
      <w:r>
        <w:t xml:space="preserve">s </w:t>
      </w:r>
      <w:r w:rsidR="002416A3">
        <w:t xml:space="preserve">(just once </w:t>
      </w:r>
      <w:r>
        <w:t>at the very start</w:t>
      </w:r>
      <w:r w:rsidR="002416A3">
        <w:t>)</w:t>
      </w:r>
      <w:r>
        <w:t xml:space="preserve">; </w:t>
      </w:r>
      <w:r w:rsidR="00AD7CD9">
        <w:t>a</w:t>
      </w:r>
      <w:r w:rsidR="00180274">
        <w:t xml:space="preserve"> sample CSV file is provided for </w:t>
      </w:r>
      <w:r w:rsidR="00AD7CD9">
        <w:t>you</w:t>
      </w:r>
      <w:r w:rsidR="00A43AFC">
        <w:t xml:space="preserve"> and you must use this format</w:t>
      </w:r>
      <w:r w:rsidR="00DF5213">
        <w:t xml:space="preserve"> </w:t>
      </w:r>
      <w:r w:rsidR="00DF5213">
        <w:fldChar w:fldCharType="begin"/>
      </w:r>
      <w:r w:rsidR="00DF5213">
        <w:instrText xml:space="preserve"> ADDIN EN.CITE &lt;EndNote&gt;&lt;Cite&gt;&lt;RecNum&gt;10&lt;/RecNum&gt;&lt;DisplayText&gt;[4]&lt;/DisplayText&gt;&lt;record&gt;&lt;rec-number&gt;10&lt;/rec-number&gt;&lt;foreign-keys&gt;&lt;key app="EN" db-id="zd5sxvvdvsevr4effwo5s0efs0x9sfxsvtw0" timestamp="1479343546"&gt;10&lt;/key&gt;&lt;/foreign-keys&gt;&lt;ref-type name="Online Multimedia"&gt;48&lt;/ref-type&gt;&lt;contributors&gt;&lt;/contributors&gt;&lt;titles&gt;&lt;title&gt;Chapter 5 - Files and Exceptions 1&lt;/title&gt;&lt;/titles&gt;&lt;dates&gt;&lt;/dates&gt;&lt;urls&gt;&lt;/urls&gt;&lt;/record&gt;&lt;/Cite&gt;&lt;/EndNote&gt;</w:instrText>
      </w:r>
      <w:r w:rsidR="00DF5213">
        <w:fldChar w:fldCharType="separate"/>
      </w:r>
      <w:r w:rsidR="00DF5213">
        <w:rPr>
          <w:noProof/>
        </w:rPr>
        <w:t>[4]</w:t>
      </w:r>
      <w:r w:rsidR="00DF5213">
        <w:fldChar w:fldCharType="end"/>
      </w:r>
    </w:p>
    <w:p w14:paraId="0602ACE3" w14:textId="0F6DCF45" w:rsidR="00180274" w:rsidRDefault="00AD7CD9" w:rsidP="00534600">
      <w:pPr>
        <w:pStyle w:val="ListParagraph"/>
        <w:numPr>
          <w:ilvl w:val="0"/>
          <w:numId w:val="19"/>
        </w:numPr>
        <w:jc w:val="both"/>
      </w:pPr>
      <w:r w:rsidRPr="00AD7CD9">
        <w:rPr>
          <w:i/>
        </w:rPr>
        <w:t xml:space="preserve">when the user chooses </w:t>
      </w:r>
      <w:r w:rsidRPr="00AD7CD9">
        <w:rPr>
          <w:b/>
          <w:i/>
        </w:rPr>
        <w:t>list</w:t>
      </w:r>
      <w:r w:rsidR="005110A8">
        <w:rPr>
          <w:i/>
        </w:rPr>
        <w:t>:</w:t>
      </w:r>
      <w:r w:rsidR="00180274" w:rsidRPr="00AD7CD9">
        <w:rPr>
          <w:i/>
        </w:rPr>
        <w:t xml:space="preserve"> </w:t>
      </w:r>
      <w:r w:rsidR="00180274">
        <w:t>display a neatly formatted</w:t>
      </w:r>
      <w:r w:rsidR="00DF5213">
        <w:t xml:space="preserve"> (lined up)</w:t>
      </w:r>
      <w:r w:rsidR="00180274">
        <w:t xml:space="preserve"> list of all the </w:t>
      </w:r>
      <w:r w:rsidR="008A4F5D">
        <w:t>place</w:t>
      </w:r>
      <w:r w:rsidR="00180274">
        <w:t xml:space="preserve">s with their </w:t>
      </w:r>
      <w:r w:rsidR="00A43AFC">
        <w:t>details</w:t>
      </w:r>
      <w:r w:rsidR="008A22C5">
        <w:t xml:space="preserve"> and </w:t>
      </w:r>
      <w:r w:rsidR="008A4F5D">
        <w:t>the number of place</w:t>
      </w:r>
      <w:r w:rsidR="001B019B">
        <w:t xml:space="preserve">s left to </w:t>
      </w:r>
      <w:r w:rsidR="008A4F5D">
        <w:t>visit</w:t>
      </w:r>
      <w:r w:rsidR="00DF5213">
        <w:t xml:space="preserve"> </w:t>
      </w:r>
      <w:r w:rsidR="00DF5213">
        <w:fldChar w:fldCharType="begin"/>
      </w:r>
      <w:r w:rsidR="00A051D4">
        <w:instrText xml:space="preserve"> ADDIN EN.CITE &lt;EndNote&gt;&lt;Cite&gt;&lt;RecNum&gt;9&lt;/RecNum&gt;&lt;DisplayText&gt;[3]&lt;/DisplayText&gt;&lt;record&gt;&lt;rec-number&gt;9&lt;/rec-number&gt;&lt;foreign-keys&gt;&lt;key app="EN" db-id="zd5sxvvdvsevr4effwo5s0efs0x9sfxsvtw0" timestamp="1479343489"&gt;9&lt;/key&gt;&lt;/foreign-keys&gt;&lt;ref-type name="Web Page"&gt;12&lt;/ref-type&gt;&lt;contributors&gt;&lt;/contributors&gt;&lt;titles&gt;&lt;title&gt;Practical 02 - Strings, Files, Exceptions&lt;/title&gt;&lt;/titles&gt;&lt;dates&gt;&lt;/dates&gt;&lt;urls&gt;&lt;related-urls&gt;&lt;url&gt;https://github.com/CP1404/Practicals/tree/master/prac_02&lt;/url&gt;&lt;/related-urls&gt;&lt;/urls&gt;&lt;/record&gt;&lt;/Cite&gt;&lt;/EndNote&gt;</w:instrText>
      </w:r>
      <w:r w:rsidR="00DF5213">
        <w:fldChar w:fldCharType="separate"/>
      </w:r>
      <w:r w:rsidR="00DF5213">
        <w:rPr>
          <w:noProof/>
        </w:rPr>
        <w:t>[3]</w:t>
      </w:r>
      <w:r w:rsidR="00DF5213">
        <w:fldChar w:fldCharType="end"/>
      </w:r>
      <w:r w:rsidR="001B019B">
        <w:t>.</w:t>
      </w:r>
      <w:r w:rsidR="0094140D">
        <w:t xml:space="preserve"> Unvisited places should have a * next to them.</w:t>
      </w:r>
      <w:r w:rsidR="001B019B">
        <w:t xml:space="preserve"> Note that the lining up is dynamic, based on the longest </w:t>
      </w:r>
      <w:r w:rsidR="002867E7">
        <w:t xml:space="preserve">place name </w:t>
      </w:r>
      <w:r w:rsidR="001B019B">
        <w:t>an</w:t>
      </w:r>
      <w:r w:rsidR="00A051D4">
        <w:t xml:space="preserve">d </w:t>
      </w:r>
      <w:r w:rsidR="008A4F5D">
        <w:t>country</w:t>
      </w:r>
      <w:r w:rsidR="00A051D4">
        <w:t xml:space="preserve"> </w:t>
      </w:r>
      <w:r w:rsidR="00A051D4">
        <w:fldChar w:fldCharType="begin"/>
      </w:r>
      <w:r w:rsidR="00A051D4">
        <w:instrText xml:space="preserve"> ADDIN EN.CITE &lt;EndNote&gt;&lt;Cite&gt;&lt;Author&gt;Ward&lt;/Author&gt;&lt;RecNum&gt;38&lt;/RecNum&gt;&lt;DisplayText&gt;[5]&lt;/DisplayText&gt;&lt;record&gt;&lt;rec-number&gt;38&lt;/rec-number&gt;&lt;foreign-keys&gt;&lt;key app="EN" db-id="zd5sxvvdvsevr4effwo5s0efs0x9sfxsvtw0" timestamp="1534475919"&gt;38&lt;/key&gt;&lt;/foreign-keys&gt;&lt;ref-type name="Web Page"&gt;12&lt;/ref-type&gt;&lt;contributors&gt;&lt;authors&gt;&lt;author&gt;Ward, L.M.&lt;/author&gt;&lt;/authors&gt;&lt;/contributors&gt;&lt;titles&gt;&lt;title&gt;Practical 05 - Dictionaries, Code Reviews with PRs&lt;/title&gt;&lt;/titles&gt;&lt;dates&gt;&lt;/dates&gt;&lt;urls&gt;&lt;related-urls&gt;&lt;url&gt;https://github.com/CP1404/Practicals/tree/master/prac_05&lt;/url&gt;&lt;/related-urls&gt;&lt;/urls&gt;&lt;/record&gt;&lt;/Cite&gt;&lt;/EndNote&gt;</w:instrText>
      </w:r>
      <w:r w:rsidR="00A051D4">
        <w:fldChar w:fldCharType="separate"/>
      </w:r>
      <w:r w:rsidR="00A051D4">
        <w:rPr>
          <w:noProof/>
        </w:rPr>
        <w:t>[5]</w:t>
      </w:r>
      <w:r w:rsidR="00A051D4">
        <w:fldChar w:fldCharType="end"/>
      </w:r>
      <w:r w:rsidR="001B019B">
        <w:t xml:space="preserve"> </w:t>
      </w:r>
    </w:p>
    <w:p w14:paraId="03B21E24" w14:textId="26815EBB" w:rsidR="00AD7CD9" w:rsidRDefault="00AD7CD9" w:rsidP="00534600">
      <w:pPr>
        <w:pStyle w:val="ListParagraph"/>
        <w:numPr>
          <w:ilvl w:val="0"/>
          <w:numId w:val="19"/>
        </w:numPr>
        <w:jc w:val="both"/>
      </w:pPr>
      <w:r w:rsidRPr="00AD7CD9">
        <w:rPr>
          <w:i/>
        </w:rPr>
        <w:t xml:space="preserve">when the user chooses </w:t>
      </w:r>
      <w:r w:rsidRPr="00AD7CD9">
        <w:rPr>
          <w:b/>
          <w:i/>
        </w:rPr>
        <w:t>add</w:t>
      </w:r>
      <w:r w:rsidR="005110A8">
        <w:rPr>
          <w:i/>
        </w:rPr>
        <w:t>:</w:t>
      </w:r>
      <w:r>
        <w:t xml:space="preserve"> prompt for the </w:t>
      </w:r>
      <w:r w:rsidR="008A4F5D">
        <w:t>place</w:t>
      </w:r>
      <w:r>
        <w:t xml:space="preserve">’s </w:t>
      </w:r>
      <w:r w:rsidR="002867E7">
        <w:t>name</w:t>
      </w:r>
      <w:r w:rsidR="00A43AFC">
        <w:t xml:space="preserve">, </w:t>
      </w:r>
      <w:r w:rsidR="008A4F5D">
        <w:t>country</w:t>
      </w:r>
      <w:r w:rsidR="00A43AFC">
        <w:t xml:space="preserve"> and </w:t>
      </w:r>
      <w:r w:rsidR="002867E7">
        <w:t>priority</w:t>
      </w:r>
      <w:r>
        <w:t xml:space="preserve">, </w:t>
      </w:r>
      <w:r w:rsidR="00A43AFC">
        <w:br/>
      </w:r>
      <w:r>
        <w:t xml:space="preserve">error-checking each of these, then add the </w:t>
      </w:r>
      <w:r w:rsidR="008A4F5D">
        <w:t>place</w:t>
      </w:r>
      <w:r>
        <w:t xml:space="preserve"> to the list in memory</w:t>
      </w:r>
      <w:r w:rsidR="005110A8">
        <w:t xml:space="preserve"> (not to the file)</w:t>
      </w:r>
      <w:r w:rsidR="001B019B">
        <w:t xml:space="preserve">; new </w:t>
      </w:r>
      <w:r w:rsidR="008A4F5D">
        <w:t>place</w:t>
      </w:r>
      <w:r w:rsidR="001B019B">
        <w:t xml:space="preserve">s are always </w:t>
      </w:r>
      <w:r w:rsidR="008A4F5D">
        <w:t>unvisited</w:t>
      </w:r>
    </w:p>
    <w:p w14:paraId="29EFD9CF" w14:textId="17697E9B" w:rsidR="00AD7CD9" w:rsidRDefault="00AD7CD9" w:rsidP="00534600">
      <w:pPr>
        <w:pStyle w:val="ListParagraph"/>
        <w:numPr>
          <w:ilvl w:val="0"/>
          <w:numId w:val="19"/>
        </w:numPr>
        <w:jc w:val="both"/>
      </w:pPr>
      <w:r w:rsidRPr="00AD7CD9">
        <w:rPr>
          <w:i/>
        </w:rPr>
        <w:t xml:space="preserve">when the user chooses </w:t>
      </w:r>
      <w:r w:rsidR="00A43AFC">
        <w:rPr>
          <w:b/>
          <w:i/>
        </w:rPr>
        <w:t xml:space="preserve">mark </w:t>
      </w:r>
      <w:r w:rsidR="008A4F5D">
        <w:rPr>
          <w:b/>
          <w:i/>
        </w:rPr>
        <w:t>visited</w:t>
      </w:r>
      <w:r w:rsidR="005110A8">
        <w:rPr>
          <w:i/>
        </w:rPr>
        <w:t>:</w:t>
      </w:r>
      <w:r w:rsidRPr="00AD7CD9">
        <w:t xml:space="preserve"> </w:t>
      </w:r>
      <w:r>
        <w:t xml:space="preserve">display the list of </w:t>
      </w:r>
      <w:r w:rsidR="002867E7">
        <w:t>all</w:t>
      </w:r>
      <w:r>
        <w:t xml:space="preserve"> </w:t>
      </w:r>
      <w:r w:rsidR="008A4F5D">
        <w:t>place</w:t>
      </w:r>
      <w:r>
        <w:t>s</w:t>
      </w:r>
      <w:r w:rsidR="005110A8">
        <w:t xml:space="preserve"> (same as for </w:t>
      </w:r>
      <w:r w:rsidR="002867E7">
        <w:t xml:space="preserve">the </w:t>
      </w:r>
      <w:r w:rsidR="005110A8">
        <w:t>list</w:t>
      </w:r>
      <w:r w:rsidR="002867E7">
        <w:t xml:space="preserve"> option</w:t>
      </w:r>
      <w:r w:rsidR="005110A8">
        <w:t>)</w:t>
      </w:r>
      <w:r>
        <w:t>, then allow the user to choose one</w:t>
      </w:r>
      <w:r w:rsidR="00A43AFC">
        <w:t xml:space="preserve"> </w:t>
      </w:r>
      <w:r w:rsidR="008A4F5D">
        <w:t>place</w:t>
      </w:r>
      <w:r>
        <w:t xml:space="preserve"> (error-checked), then change that </w:t>
      </w:r>
      <w:r w:rsidR="008A4F5D">
        <w:t>place</w:t>
      </w:r>
      <w:r>
        <w:t xml:space="preserve"> to </w:t>
      </w:r>
      <w:r w:rsidR="008A4F5D">
        <w:t>visited</w:t>
      </w:r>
    </w:p>
    <w:p w14:paraId="6FB10D31" w14:textId="2434EEF0" w:rsidR="00180274" w:rsidRDefault="00CE7BB1" w:rsidP="00CE7BB1">
      <w:pPr>
        <w:pStyle w:val="ListParagraph"/>
        <w:numPr>
          <w:ilvl w:val="1"/>
          <w:numId w:val="19"/>
        </w:numPr>
        <w:jc w:val="both"/>
      </w:pPr>
      <w:r>
        <w:t xml:space="preserve">if no </w:t>
      </w:r>
      <w:r w:rsidR="008A4F5D">
        <w:t>place</w:t>
      </w:r>
      <w:r>
        <w:t xml:space="preserve">s are </w:t>
      </w:r>
      <w:r w:rsidR="002867E7">
        <w:t xml:space="preserve">still </w:t>
      </w:r>
      <w:r w:rsidR="008A4F5D">
        <w:t>unvisited</w:t>
      </w:r>
      <w:r>
        <w:t xml:space="preserve">, then </w:t>
      </w:r>
      <w:r w:rsidR="002867E7" w:rsidRPr="002867E7">
        <w:t xml:space="preserve">"No unvisited places" </w:t>
      </w:r>
      <w:r w:rsidR="00180274">
        <w:t xml:space="preserve">should be displayed and the user </w:t>
      </w:r>
      <w:r>
        <w:t>returned to the menu</w:t>
      </w:r>
    </w:p>
    <w:p w14:paraId="31FF7476" w14:textId="2AEF201A" w:rsidR="00180274" w:rsidRDefault="00CE7BB1" w:rsidP="00534600">
      <w:pPr>
        <w:pStyle w:val="ListParagraph"/>
        <w:numPr>
          <w:ilvl w:val="0"/>
          <w:numId w:val="19"/>
        </w:numPr>
        <w:jc w:val="both"/>
      </w:pPr>
      <w:r w:rsidRPr="00AD7CD9">
        <w:rPr>
          <w:i/>
        </w:rPr>
        <w:t xml:space="preserve">when the user chooses </w:t>
      </w:r>
      <w:r>
        <w:rPr>
          <w:b/>
          <w:i/>
        </w:rPr>
        <w:t>quit</w:t>
      </w:r>
      <w:r w:rsidR="005110A8">
        <w:rPr>
          <w:i/>
        </w:rPr>
        <w:t>:</w:t>
      </w:r>
      <w:r w:rsidRPr="00AD7CD9">
        <w:t xml:space="preserve"> </w:t>
      </w:r>
      <w:r>
        <w:t xml:space="preserve">save the </w:t>
      </w:r>
      <w:r w:rsidR="008A4F5D">
        <w:t>place</w:t>
      </w:r>
      <w:r>
        <w:t>s to the CSV file, overwriting the file contents</w:t>
      </w:r>
      <w:r w:rsidR="002867E7">
        <w:t xml:space="preserve"> (note that this should be the only time that the file is saved)</w:t>
      </w:r>
    </w:p>
    <w:p w14:paraId="51439301" w14:textId="55D4B424" w:rsidR="00CD6A63" w:rsidRDefault="00CD6A63" w:rsidP="003841CC">
      <w:pPr>
        <w:pStyle w:val="Sub-Headings"/>
      </w:pPr>
      <w:r>
        <w:lastRenderedPageBreak/>
        <w:t>Coding</w:t>
      </w:r>
      <w:r w:rsidR="00620365">
        <w:t xml:space="preserve"> Requirements</w:t>
      </w:r>
      <w:r w:rsidR="00F72741">
        <w:t xml:space="preserve"> and Suggestions</w:t>
      </w:r>
      <w:r>
        <w:t>:</w:t>
      </w:r>
    </w:p>
    <w:p w14:paraId="2BDF9374" w14:textId="761E9A0C" w:rsidR="003841CC" w:rsidRDefault="003841CC" w:rsidP="00CD6A63">
      <w:pPr>
        <w:pStyle w:val="ListParagraph"/>
        <w:numPr>
          <w:ilvl w:val="0"/>
          <w:numId w:val="14"/>
        </w:numPr>
      </w:pPr>
      <w:r>
        <w:t xml:space="preserve">At the very top of your code file, add a </w:t>
      </w:r>
      <w:r w:rsidR="002867E7">
        <w:t xml:space="preserve">module </w:t>
      </w:r>
      <w:r>
        <w:t xml:space="preserve">docstring containing your </w:t>
      </w:r>
      <w:r>
        <w:rPr>
          <w:b/>
        </w:rPr>
        <w:t xml:space="preserve">name, date, </w:t>
      </w:r>
      <w:r w:rsidRPr="008462DE">
        <w:rPr>
          <w:b/>
        </w:rPr>
        <w:t>brief program details</w:t>
      </w:r>
      <w:r w:rsidRPr="00C21172">
        <w:t xml:space="preserve"> and</w:t>
      </w:r>
      <w:r>
        <w:rPr>
          <w:b/>
        </w:rPr>
        <w:t xml:space="preserve"> a link to your project on GitHub</w:t>
      </w:r>
      <w:r>
        <w:t>.</w:t>
      </w:r>
    </w:p>
    <w:p w14:paraId="3D73EFC4" w14:textId="6FB17B87" w:rsidR="00CD6A63" w:rsidRDefault="00CD6A63" w:rsidP="00CD6A63">
      <w:pPr>
        <w:pStyle w:val="ListParagraph"/>
        <w:numPr>
          <w:ilvl w:val="0"/>
          <w:numId w:val="14"/>
        </w:numPr>
      </w:pPr>
      <w:r>
        <w:t>Make use of named constants where appropriate.</w:t>
      </w:r>
      <w:r w:rsidR="00534600">
        <w:t xml:space="preserve"> </w:t>
      </w:r>
      <w:r w:rsidR="003841CC">
        <w:t>In general, you should use a named constant for any literals that you use more than once.</w:t>
      </w:r>
    </w:p>
    <w:p w14:paraId="23C21496" w14:textId="4BD85FD6" w:rsidR="00CD6A63" w:rsidRDefault="00CD6A63" w:rsidP="00CD6A63">
      <w:pPr>
        <w:pStyle w:val="ListParagraph"/>
        <w:numPr>
          <w:ilvl w:val="0"/>
          <w:numId w:val="14"/>
        </w:numPr>
      </w:pPr>
      <w:r>
        <w:t>Use function</w:t>
      </w:r>
      <w:r w:rsidR="00C21172">
        <w:t>s appropriately</w:t>
      </w:r>
      <w:r>
        <w:t xml:space="preserve"> for </w:t>
      </w:r>
      <w:r w:rsidR="00C21172">
        <w:t>each significant part of the program</w:t>
      </w:r>
      <w:r w:rsidR="00483ACF">
        <w:t>: this is the divide-and-conquer problem-solving approach</w:t>
      </w:r>
      <w:r w:rsidR="00C21172">
        <w:t xml:space="preserve">. Remember that functions should “do one thing”. </w:t>
      </w:r>
      <w:r w:rsidR="00F72741">
        <w:br/>
        <w:t xml:space="preserve">Look for situations where functions can be used to reduce code duplication (e.g. </w:t>
      </w:r>
      <w:r w:rsidR="00A43AFC">
        <w:t>when you display</w:t>
      </w:r>
      <w:r w:rsidR="00F72741">
        <w:t xml:space="preserve"> the </w:t>
      </w:r>
      <w:r w:rsidR="003841CC">
        <w:t>list</w:t>
      </w:r>
      <w:r w:rsidR="00A43AFC">
        <w:t xml:space="preserve"> and when you mark a </w:t>
      </w:r>
      <w:r w:rsidR="008A4F5D">
        <w:t>place</w:t>
      </w:r>
      <w:r w:rsidR="00A43AFC">
        <w:t xml:space="preserve"> as </w:t>
      </w:r>
      <w:r w:rsidR="008A4F5D">
        <w:t>visited</w:t>
      </w:r>
      <w:r w:rsidR="003841CC">
        <w:t xml:space="preserve">… </w:t>
      </w:r>
      <w:r w:rsidR="002867E7">
        <w:t>also,</w:t>
      </w:r>
      <w:r w:rsidR="003841CC">
        <w:t xml:space="preserve"> getting the </w:t>
      </w:r>
      <w:r w:rsidR="002867E7">
        <w:t>priority</w:t>
      </w:r>
      <w:r w:rsidR="003841CC">
        <w:t xml:space="preserve"> and the </w:t>
      </w:r>
      <w:r w:rsidR="008A4F5D">
        <w:t>place</w:t>
      </w:r>
      <w:r w:rsidR="003841CC">
        <w:t xml:space="preserve"> number to </w:t>
      </w:r>
      <w:r w:rsidR="002867E7">
        <w:t>mark as visited</w:t>
      </w:r>
      <w:r w:rsidR="003841CC">
        <w:t xml:space="preserve"> are both situations where you need to get a positive integer)</w:t>
      </w:r>
    </w:p>
    <w:p w14:paraId="707B8215" w14:textId="6D235CF7" w:rsidR="00C21172" w:rsidRDefault="00483ACF" w:rsidP="00C21172">
      <w:pPr>
        <w:pStyle w:val="ListParagraph"/>
        <w:numPr>
          <w:ilvl w:val="0"/>
          <w:numId w:val="14"/>
        </w:numPr>
        <w:jc w:val="both"/>
      </w:pPr>
      <w:r>
        <w:t>For efficiency, y</w:t>
      </w:r>
      <w:r w:rsidR="00C21172">
        <w:t xml:space="preserve">ou should </w:t>
      </w:r>
      <w:r w:rsidR="00C21172" w:rsidRPr="00A43AFC">
        <w:rPr>
          <w:b/>
          <w:i/>
        </w:rPr>
        <w:t xml:space="preserve">only </w:t>
      </w:r>
      <w:r w:rsidR="002867E7">
        <w:rPr>
          <w:b/>
          <w:i/>
        </w:rPr>
        <w:t>read</w:t>
      </w:r>
      <w:r w:rsidR="00C21172" w:rsidRPr="00A43AFC">
        <w:rPr>
          <w:b/>
          <w:i/>
        </w:rPr>
        <w:t xml:space="preserve"> the </w:t>
      </w:r>
      <w:r w:rsidR="008A4F5D">
        <w:rPr>
          <w:b/>
          <w:i/>
        </w:rPr>
        <w:t>place</w:t>
      </w:r>
      <w:r w:rsidR="00C21172" w:rsidRPr="00A43AFC">
        <w:rPr>
          <w:b/>
          <w:i/>
        </w:rPr>
        <w:t>s file once</w:t>
      </w:r>
      <w:r w:rsidR="00C21172">
        <w:t xml:space="preserve">. Store the results appropriately in a list of </w:t>
      </w:r>
      <w:r w:rsidR="00F16255">
        <w:t>lists</w:t>
      </w:r>
      <w:r w:rsidR="00C21172">
        <w:t xml:space="preserve"> </w:t>
      </w:r>
      <w:r w:rsidR="005110A8">
        <w:t>and</w:t>
      </w:r>
      <w:r w:rsidR="00C21172">
        <w:t xml:space="preserve"> pass</w:t>
      </w:r>
      <w:r w:rsidR="005110A8">
        <w:t xml:space="preserve"> that</w:t>
      </w:r>
      <w:r w:rsidR="00C21172">
        <w:t xml:space="preserve"> to any functions that need access to it.</w:t>
      </w:r>
      <w:r w:rsidR="00A43AFC">
        <w:t xml:space="preserve"> Note: this variable should not be global. The only global variables you may have are CONSTANTS.</w:t>
      </w:r>
    </w:p>
    <w:p w14:paraId="4C70D56C" w14:textId="73F6ECC6" w:rsidR="003841CC" w:rsidRDefault="003841CC" w:rsidP="00C21172">
      <w:pPr>
        <w:pStyle w:val="ListParagraph"/>
        <w:numPr>
          <w:ilvl w:val="0"/>
          <w:numId w:val="14"/>
        </w:numPr>
        <w:jc w:val="both"/>
      </w:pPr>
      <w:r>
        <w:t xml:space="preserve">Do not store a </w:t>
      </w:r>
      <w:r w:rsidR="008A4F5D">
        <w:t>place</w:t>
      </w:r>
      <w:r>
        <w:t>'s index – this is just its position in the list.</w:t>
      </w:r>
    </w:p>
    <w:p w14:paraId="679C84EC" w14:textId="58D331B1" w:rsidR="00CD6A63" w:rsidRDefault="002867E7" w:rsidP="00CD6A63">
      <w:pPr>
        <w:pStyle w:val="ListParagraph"/>
        <w:numPr>
          <w:ilvl w:val="0"/>
          <w:numId w:val="14"/>
        </w:numPr>
      </w:pPr>
      <w:r>
        <w:t>T</w:t>
      </w:r>
      <w:r w:rsidR="00F72741">
        <w:t xml:space="preserve">he </w:t>
      </w:r>
      <w:r w:rsidR="00CD6A63">
        <w:t xml:space="preserve">menu </w:t>
      </w:r>
      <w:r w:rsidR="008A2D2D">
        <w:t xml:space="preserve">choice </w:t>
      </w:r>
      <w:r w:rsidR="00CD6A63">
        <w:t>should handle upper</w:t>
      </w:r>
      <w:r w:rsidR="00F72741">
        <w:t>case</w:t>
      </w:r>
      <w:r w:rsidR="00CD6A63">
        <w:t xml:space="preserve"> and lowercase letters.</w:t>
      </w:r>
    </w:p>
    <w:p w14:paraId="4D3A4F7F" w14:textId="5EAC5BAD" w:rsidR="00C21172" w:rsidRDefault="00C21172" w:rsidP="00CD6A63">
      <w:pPr>
        <w:pStyle w:val="ListParagraph"/>
        <w:numPr>
          <w:ilvl w:val="0"/>
          <w:numId w:val="14"/>
        </w:numPr>
      </w:pPr>
      <w:r>
        <w:t xml:space="preserve">Use exception handling where appropriate to deal with input errors (including entering numbers and selecting </w:t>
      </w:r>
      <w:r w:rsidR="008A4F5D">
        <w:t>place</w:t>
      </w:r>
      <w:r>
        <w:t>s).</w:t>
      </w:r>
      <w:r w:rsidR="00A43AFC">
        <w:t xml:space="preserve"> You should </w:t>
      </w:r>
      <w:r w:rsidR="00F6418F">
        <w:t xml:space="preserve">be able to </w:t>
      </w:r>
      <w:r w:rsidR="00A43AFC">
        <w:t>use generic, customisable functions to perform input</w:t>
      </w:r>
      <w:r w:rsidR="00F6418F">
        <w:t xml:space="preserve"> with error checking (e.g. getting the </w:t>
      </w:r>
      <w:r w:rsidR="002867E7">
        <w:t>place name</w:t>
      </w:r>
      <w:r w:rsidR="00F6418F">
        <w:t xml:space="preserve"> and </w:t>
      </w:r>
      <w:r w:rsidR="008A4F5D">
        <w:t>country</w:t>
      </w:r>
      <w:r w:rsidR="00F6418F">
        <w:t xml:space="preserve"> can reuse the same function).</w:t>
      </w:r>
    </w:p>
    <w:p w14:paraId="5C0FAF5B" w14:textId="60C70D93" w:rsidR="00F72741" w:rsidRDefault="00F72741" w:rsidP="00CD6A63">
      <w:pPr>
        <w:pStyle w:val="ListParagraph"/>
        <w:numPr>
          <w:ilvl w:val="0"/>
          <w:numId w:val="14"/>
        </w:numPr>
      </w:pPr>
      <w:r>
        <w:t>Check the rubric carefully to see any other aspects of the coding that you will be assessed on.</w:t>
      </w:r>
    </w:p>
    <w:p w14:paraId="1BD626A4" w14:textId="76E53E76" w:rsidR="003841CC" w:rsidRDefault="003841CC" w:rsidP="00CD6A63">
      <w:pPr>
        <w:pStyle w:val="ListParagraph"/>
        <w:numPr>
          <w:ilvl w:val="0"/>
          <w:numId w:val="14"/>
        </w:numPr>
      </w:pPr>
      <w:r>
        <w:t xml:space="preserve">The output shows that the solution does not require correct plurals (e.g. "1 </w:t>
      </w:r>
      <w:r w:rsidR="008A4F5D">
        <w:t>place</w:t>
      </w:r>
      <w:r>
        <w:t>s"). You are welcome to leave yours this way</w:t>
      </w:r>
      <w:r w:rsidR="002867E7">
        <w:t>.</w:t>
      </w:r>
      <w:r>
        <w:t xml:space="preserve"> </w:t>
      </w:r>
      <w:r w:rsidR="002867E7">
        <w:t>Y</w:t>
      </w:r>
      <w:r>
        <w:t>ou may add logic to print the</w:t>
      </w:r>
      <w:r w:rsidR="002867E7">
        <w:t>se statements</w:t>
      </w:r>
      <w:r>
        <w:t xml:space="preserve"> correctly, but it is not </w:t>
      </w:r>
      <w:r w:rsidR="002867E7">
        <w:t>expect</w:t>
      </w:r>
      <w:r>
        <w:t>ed</w:t>
      </w:r>
      <w:r w:rsidR="002867E7">
        <w:t xml:space="preserve"> or assessed</w:t>
      </w:r>
      <w:r>
        <w:t>.</w:t>
      </w:r>
    </w:p>
    <w:p w14:paraId="3545B305" w14:textId="77777777" w:rsidR="002C4900" w:rsidRDefault="002C4900" w:rsidP="003841CC">
      <w:pPr>
        <w:pStyle w:val="Sub-Headings"/>
      </w:pPr>
      <w:r>
        <w:t>Output Requirements:</w:t>
      </w:r>
    </w:p>
    <w:p w14:paraId="4DF18A2D" w14:textId="6033AC06" w:rsidR="002C4900" w:rsidRDefault="002C4900" w:rsidP="002C4900">
      <w:r>
        <w:t>Sample output from the program is provided below. Ensure that your program matches the sample output including spaces, spelling</w:t>
      </w:r>
      <w:r w:rsidR="00C21172">
        <w:t xml:space="preserve">, and especially the formatting of the </w:t>
      </w:r>
      <w:r w:rsidR="008A4F5D">
        <w:t>place</w:t>
      </w:r>
      <w:r w:rsidR="00C21172">
        <w:t xml:space="preserve"> lists.</w:t>
      </w:r>
      <w:r>
        <w:t xml:space="preserve"> Think of this as helpful guidance as well as training you to pay attention to detail.</w:t>
      </w:r>
      <w:r w:rsidR="007E08C0">
        <w:t xml:space="preserve"> The sample output is intended to show the full range of situations including user input error handling.</w:t>
      </w:r>
    </w:p>
    <w:p w14:paraId="7128F1B4" w14:textId="77777777" w:rsidR="003841CC" w:rsidRDefault="003841CC" w:rsidP="003841CC">
      <w:pPr>
        <w:pStyle w:val="Sub-Headings"/>
      </w:pPr>
      <w:r>
        <w:t>Git &amp; GitHub:</w:t>
      </w:r>
    </w:p>
    <w:p w14:paraId="18AFE029" w14:textId="77777777" w:rsidR="002867E7" w:rsidRPr="00FE1907" w:rsidRDefault="003841CC" w:rsidP="002867E7">
      <w:r w:rsidRPr="00FE1907">
        <w:t>You must use Git version control and keep your project updated online in</w:t>
      </w:r>
      <w:r>
        <w:t xml:space="preserve"> GitHub using the Classroom link we provide below. </w:t>
      </w:r>
      <w:r w:rsidR="002867E7" w:rsidRPr="00FE1907">
        <w:t>You are assessed on your use of version control including commits and commit messages, so please commit regularly (each logical chunk or milestone) and use meaningful commit messages, in the imperative voice, as taught in class. Your commits should show steady work completed over reasonable time, not all in a short period.</w:t>
      </w:r>
    </w:p>
    <w:p w14:paraId="1B5739B3" w14:textId="77777777" w:rsidR="002867E7" w:rsidRDefault="002867E7" w:rsidP="003841CC"/>
    <w:p w14:paraId="4ACD6EB1" w14:textId="2E375226" w:rsidR="003841CC" w:rsidRPr="00FE1907" w:rsidRDefault="002867E7" w:rsidP="003841CC">
      <w:r>
        <w:t>DO NOT</w:t>
      </w:r>
      <w:r w:rsidR="003841CC">
        <w:t xml:space="preserve"> create your own repository. You must follow these requirements:</w:t>
      </w:r>
    </w:p>
    <w:p w14:paraId="5087ABE3" w14:textId="6CDCD0C4" w:rsidR="003841CC" w:rsidRDefault="003841CC" w:rsidP="003841CC">
      <w:r>
        <w:t>Setup</w:t>
      </w:r>
      <w:r w:rsidRPr="00FE1907">
        <w:t xml:space="preserve"> GitHub, as explained at </w:t>
      </w:r>
      <w:hyperlink r:id="rId11" w:anchor="github" w:history="1">
        <w:r w:rsidRPr="00FE1907">
          <w:rPr>
            <w:rStyle w:val="Hyperlink"/>
          </w:rPr>
          <w:t>https://github.com/CP1404/Starter/wiki/Software-Setup#github</w:t>
        </w:r>
      </w:hyperlink>
      <w:r w:rsidRPr="00FE1907">
        <w:t xml:space="preserve"> </w:t>
      </w:r>
    </w:p>
    <w:p w14:paraId="6E41EEA7" w14:textId="77777777" w:rsidR="002867E7" w:rsidRPr="00FE1907" w:rsidRDefault="002867E7" w:rsidP="003841CC"/>
    <w:p w14:paraId="7FD9FA14" w14:textId="77777777" w:rsidR="003841CC" w:rsidRPr="00FE1907" w:rsidRDefault="003841CC" w:rsidP="003841CC">
      <w:r w:rsidRPr="00FE1907">
        <w:t xml:space="preserve">To start the assignment, log in to GitHub, then click the following link to get your own private repository hosted in the subject's GitHub Classroom organisation. This is </w:t>
      </w:r>
      <w:r w:rsidRPr="00D7039C">
        <w:rPr>
          <w:b/>
          <w:i/>
        </w:rPr>
        <w:t>the</w:t>
      </w:r>
      <w:r w:rsidRPr="00FE1907">
        <w:t xml:space="preserve"> repository you must commit your work to, so clone it and push to it... do</w:t>
      </w:r>
      <w:r>
        <w:t xml:space="preserve"> </w:t>
      </w:r>
      <w:r w:rsidRPr="00FE1907">
        <w:t>n</w:t>
      </w:r>
      <w:r>
        <w:t>o</w:t>
      </w:r>
      <w:r w:rsidRPr="00FE1907">
        <w:t xml:space="preserve">t </w:t>
      </w:r>
      <w:r>
        <w:t xml:space="preserve">use any </w:t>
      </w:r>
      <w:r w:rsidRPr="00FE1907">
        <w:t>other repo.</w:t>
      </w:r>
    </w:p>
    <w:p w14:paraId="685BD091" w14:textId="7047DE16" w:rsidR="003841CC" w:rsidRDefault="003841CC" w:rsidP="003841CC">
      <w:r w:rsidRPr="00FE1907">
        <w:t xml:space="preserve">The assignment repo will begin with some 'starter' files for you, including a README you need to edit, the CSV file (and a </w:t>
      </w:r>
      <w:r w:rsidR="002867E7">
        <w:t xml:space="preserve">backup </w:t>
      </w:r>
      <w:r w:rsidRPr="00FE1907">
        <w:t>one) and a Python file for your assignment code.</w:t>
      </w:r>
      <w:r>
        <w:t xml:space="preserve"> Use these files. Do not create any n</w:t>
      </w:r>
      <w:r w:rsidR="00AF1D76">
        <w:t>ew files or remove these files.</w:t>
      </w:r>
    </w:p>
    <w:p w14:paraId="14C01EB4" w14:textId="372615DD" w:rsidR="002867E7" w:rsidRPr="003F072B" w:rsidRDefault="005F6AD5" w:rsidP="003F072B">
      <w:pPr>
        <w:jc w:val="center"/>
        <w:rPr>
          <w:rFonts w:ascii="Calibri" w:hAnsi="Calibri"/>
          <w:b/>
          <w:bCs/>
          <w:color w:val="4F81BD"/>
          <w:sz w:val="48"/>
          <w:szCs w:val="26"/>
        </w:rPr>
      </w:pPr>
      <w:hyperlink r:id="rId12" w:history="1">
        <w:r w:rsidRPr="005F6AD5">
          <w:rPr>
            <w:rStyle w:val="Hyperlink"/>
            <w:sz w:val="48"/>
          </w:rPr>
          <w:t>https://classroom.github.com/a/Pb_iQAKc</w:t>
        </w:r>
      </w:hyperlink>
      <w:bookmarkStart w:id="0" w:name="_GoBack"/>
      <w:bookmarkEnd w:id="0"/>
      <w:r w:rsidR="002867E7" w:rsidRPr="003F072B">
        <w:rPr>
          <w:sz w:val="48"/>
        </w:rPr>
        <w:br w:type="page"/>
      </w:r>
    </w:p>
    <w:p w14:paraId="1FEC86A1" w14:textId="482A2AFE" w:rsidR="00AF1D76" w:rsidRPr="001F35B4" w:rsidRDefault="00AF1D76" w:rsidP="00AF1D76">
      <w:pPr>
        <w:pStyle w:val="Sub-Headings"/>
      </w:pPr>
      <w:r>
        <w:lastRenderedPageBreak/>
        <w:t>Integrity:</w:t>
      </w:r>
    </w:p>
    <w:p w14:paraId="4FF598D1" w14:textId="77777777" w:rsidR="00AF1D76" w:rsidRDefault="00AF1D76" w:rsidP="00AF1D76">
      <w:pPr>
        <w:rPr>
          <w:lang w:val="en-US"/>
        </w:rPr>
      </w:pPr>
      <w:r w:rsidRPr="00FE1907">
        <w:t xml:space="preserve">The work you submit for this assignment must be your own. Submissions that are detected to be too similar to that of another student </w:t>
      </w:r>
      <w:r w:rsidRPr="00FE1907">
        <w:rPr>
          <w:lang w:val="en-US"/>
        </w:rPr>
        <w:t>will be dealt with according to the College procedures for handling plagiarism and may result in serious penalties.</w:t>
      </w:r>
    </w:p>
    <w:p w14:paraId="1BF46AF6" w14:textId="77777777" w:rsidR="00AF1D76" w:rsidRDefault="00AF1D76" w:rsidP="00AF1D76">
      <w:pPr>
        <w:rPr>
          <w:lang w:val="en-US"/>
        </w:rPr>
      </w:pPr>
    </w:p>
    <w:p w14:paraId="0AB81B77" w14:textId="77777777" w:rsidR="00AF1D76" w:rsidRDefault="00AF1D76" w:rsidP="00AF1D76">
      <w:r>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w:t>
      </w:r>
      <w:r w:rsidRPr="00FE1907">
        <w:t>You may discuss the assignment with other students and get assistance from your peers, but you may not do any part of anyone else’s work for them and you may not get anyone else to do any part of your work. Note that this means you should never give a copy of your work to anyone or acce</w:t>
      </w:r>
      <w:r>
        <w:t xml:space="preserve">pt a copy of anyone else’s work, including looking at another student's work or having a classmate look at your work. </w:t>
      </w:r>
      <w:r w:rsidRPr="00FE1907">
        <w:t xml:space="preserve">If you require assistance with the assignment, please ask </w:t>
      </w:r>
      <w:r w:rsidRPr="00FE1907">
        <w:rPr>
          <w:b/>
        </w:rPr>
        <w:t>general</w:t>
      </w:r>
      <w:r w:rsidRPr="00FE1907">
        <w:t xml:space="preserve"> questions on the discussion forum, or get </w:t>
      </w:r>
      <w:r w:rsidRPr="00FE1907">
        <w:rPr>
          <w:b/>
        </w:rPr>
        <w:t>specific</w:t>
      </w:r>
      <w:r w:rsidRPr="00FE1907">
        <w:t xml:space="preserve"> assistance with your own work by talking with your lecturer or tutor.</w:t>
      </w:r>
    </w:p>
    <w:p w14:paraId="54024B44" w14:textId="77777777" w:rsidR="00AF1D76" w:rsidRDefault="00AF1D76" w:rsidP="00AF1D76"/>
    <w:p w14:paraId="770E61E4" w14:textId="56EC73FA" w:rsidR="00AF1D76" w:rsidRDefault="00AF1D76" w:rsidP="00AF1D76">
      <w:r>
        <w:t>The subject materials (lecture notes, practicals, text</w:t>
      </w:r>
      <w:r w:rsidR="002867E7">
        <w:t>book</w:t>
      </w:r>
      <w:r>
        <w:t xml:space="preserve"> and other guides provided in the subject) contain all of the information you need for this particular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14:paraId="7DCE6122" w14:textId="77777777" w:rsidR="00AF1D76" w:rsidRDefault="00AF1D76" w:rsidP="00AF1D76"/>
    <w:tbl>
      <w:tblPr>
        <w:tblStyle w:val="TableGrid"/>
        <w:tblW w:w="0" w:type="auto"/>
        <w:tblLook w:val="04A0" w:firstRow="1" w:lastRow="0" w:firstColumn="1" w:lastColumn="0" w:noHBand="0" w:noVBand="1"/>
      </w:tblPr>
      <w:tblGrid>
        <w:gridCol w:w="4978"/>
        <w:gridCol w:w="4984"/>
      </w:tblGrid>
      <w:tr w:rsidR="00AF1D76" w14:paraId="1ABBAA7C" w14:textId="77777777" w:rsidTr="0076241E">
        <w:tc>
          <w:tcPr>
            <w:tcW w:w="0" w:type="auto"/>
          </w:tcPr>
          <w:p w14:paraId="7171588C" w14:textId="77777777" w:rsidR="00AF1D76" w:rsidRPr="00F677E3" w:rsidRDefault="00AF1D76" w:rsidP="0076241E">
            <w:pPr>
              <w:widowControl w:val="0"/>
              <w:autoSpaceDE w:val="0"/>
              <w:autoSpaceDN w:val="0"/>
              <w:adjustRightInd w:val="0"/>
              <w:spacing w:after="240" w:line="280" w:lineRule="atLeast"/>
              <w:rPr>
                <w:rFonts w:cs="Arial"/>
                <w:color w:val="070909"/>
                <w:lang w:val="en-GB"/>
              </w:rPr>
            </w:pPr>
            <w:r w:rsidRPr="00F677E3">
              <w:rPr>
                <w:rFonts w:cs="Arial"/>
                <w:b/>
                <w:bCs/>
                <w:color w:val="070909"/>
                <w:lang w:val="en-GB"/>
              </w:rPr>
              <w:t xml:space="preserve">Assistance: Who can you get help from? </w:t>
            </w:r>
            <w:r w:rsidRPr="00F677E3">
              <w:rPr>
                <w:rFonts w:cs="Arial"/>
                <w:color w:val="070909"/>
                <w:lang w:val="en-GB"/>
              </w:rPr>
              <w:t>Use this diagram to determine from whom you may seek help with your programs.</w:t>
            </w:r>
            <w:r>
              <w:rPr>
                <w:rFonts w:cs="Arial"/>
                <w:color w:val="070909"/>
                <w:lang w:val="en-GB"/>
              </w:rPr>
              <w:t xml:space="preserve"> </w:t>
            </w:r>
            <w:r>
              <w:rPr>
                <w:rFonts w:cs="Arial"/>
                <w:color w:val="070909"/>
                <w:lang w:val="en-GB"/>
              </w:rPr>
              <w:fldChar w:fldCharType="begin"/>
            </w:r>
            <w:r>
              <w:rPr>
                <w:rFonts w:cs="Arial"/>
                <w:color w:val="070909"/>
                <w:lang w:val="en-GB"/>
              </w:rPr>
              <w:instrText xml:space="preserve"> ADDIN EN.CITE &lt;EndNote&gt;&lt;Cite&gt;&lt;Author&gt;Simon&lt;/Author&gt;&lt;Year&gt;2016&lt;/Year&gt;&lt;RecNum&gt;29&lt;/RecNum&gt;&lt;DisplayText&gt;[6]&lt;/DisplayText&gt;&lt;record&gt;&lt;rec-number&gt;29&lt;/rec-number&gt;&lt;foreign-keys&gt;&lt;key app="EN" db-id="zd5sxvvdvsevr4effwo5s0efs0x9sfxsvtw0" timestamp="1502833881"&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related-urls&gt;&lt;url&gt;https://dl.acm.org/citation.cfm?doid=3024906.3024910&lt;/url&gt;&lt;/related-urls&gt;&lt;/urls&gt;&lt;electronic-resource-num&gt;10.1145/3024906.3024910&lt;/electronic-resource-num&gt;&lt;/record&gt;&lt;/Cite&gt;&lt;/EndNote&gt;</w:instrText>
            </w:r>
            <w:r>
              <w:rPr>
                <w:rFonts w:cs="Arial"/>
                <w:color w:val="070909"/>
                <w:lang w:val="en-GB"/>
              </w:rPr>
              <w:fldChar w:fldCharType="separate"/>
            </w:r>
            <w:r>
              <w:rPr>
                <w:rFonts w:cs="Arial"/>
                <w:noProof/>
                <w:color w:val="070909"/>
                <w:lang w:val="en-GB"/>
              </w:rPr>
              <w:t>[6]</w:t>
            </w:r>
            <w:r>
              <w:rPr>
                <w:rFonts w:cs="Arial"/>
                <w:color w:val="070909"/>
                <w:lang w:val="en-GB"/>
              </w:rPr>
              <w:fldChar w:fldCharType="end"/>
            </w:r>
          </w:p>
          <w:p w14:paraId="245EF529" w14:textId="77777777" w:rsidR="00AF1D76" w:rsidRPr="00F677E3" w:rsidRDefault="00AF1D76" w:rsidP="0076241E">
            <w:pPr>
              <w:widowControl w:val="0"/>
              <w:autoSpaceDE w:val="0"/>
              <w:autoSpaceDN w:val="0"/>
              <w:adjustRightInd w:val="0"/>
              <w:spacing w:after="240" w:line="280" w:lineRule="atLeast"/>
              <w:rPr>
                <w:rFonts w:cs="Arial"/>
                <w:b/>
                <w:bCs/>
                <w:color w:val="070909"/>
                <w:lang w:val="en-GB"/>
              </w:rPr>
            </w:pPr>
            <w:r w:rsidRPr="00F677E3">
              <w:rPr>
                <w:rFonts w:cs="Arial"/>
                <w:noProof/>
                <w:color w:val="000000"/>
                <w:lang w:val="en-SG" w:eastAsia="en-SG"/>
              </w:rPr>
              <w:drawing>
                <wp:inline distT="0" distB="0" distL="0" distR="0" wp14:anchorId="2C880D4C" wp14:editId="7A72E390">
                  <wp:extent cx="3177111" cy="3759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3464" cy="3791113"/>
                          </a:xfrm>
                          <a:prstGeom prst="rect">
                            <a:avLst/>
                          </a:prstGeom>
                          <a:noFill/>
                          <a:ln>
                            <a:noFill/>
                          </a:ln>
                        </pic:spPr>
                      </pic:pic>
                    </a:graphicData>
                  </a:graphic>
                </wp:inline>
              </w:drawing>
            </w:r>
          </w:p>
        </w:tc>
        <w:tc>
          <w:tcPr>
            <w:tcW w:w="0" w:type="auto"/>
          </w:tcPr>
          <w:p w14:paraId="69EFFAF0" w14:textId="77777777" w:rsidR="00AF1D76" w:rsidRPr="00F677E3" w:rsidRDefault="00AF1D76" w:rsidP="0076241E">
            <w:pPr>
              <w:widowControl w:val="0"/>
              <w:autoSpaceDE w:val="0"/>
              <w:autoSpaceDN w:val="0"/>
              <w:adjustRightInd w:val="0"/>
              <w:spacing w:after="240" w:line="280" w:lineRule="atLeast"/>
              <w:rPr>
                <w:rFonts w:cs="Arial"/>
                <w:color w:val="070909"/>
                <w:lang w:val="en-GB"/>
              </w:rPr>
            </w:pPr>
            <w:r w:rsidRPr="00F677E3">
              <w:rPr>
                <w:rFonts w:cs="Arial"/>
                <w:b/>
                <w:bCs/>
                <w:color w:val="070909"/>
                <w:lang w:val="en-GB"/>
              </w:rPr>
              <w:t xml:space="preserve">Resources: Where can you get code from? </w:t>
            </w:r>
            <w:r w:rsidRPr="00F677E3">
              <w:rPr>
                <w:rFonts w:cs="Arial"/>
                <w:color w:val="070909"/>
                <w:lang w:val="en-GB"/>
              </w:rPr>
              <w:t>Use this diagram to determine where you may find code to use in your programs.</w:t>
            </w:r>
          </w:p>
          <w:p w14:paraId="367AA93F" w14:textId="77777777" w:rsidR="00AF1D76" w:rsidRPr="00F677E3" w:rsidRDefault="00AF1D76" w:rsidP="0076241E">
            <w:pPr>
              <w:widowControl w:val="0"/>
              <w:autoSpaceDE w:val="0"/>
              <w:autoSpaceDN w:val="0"/>
              <w:adjustRightInd w:val="0"/>
              <w:spacing w:after="240" w:line="280" w:lineRule="atLeast"/>
              <w:rPr>
                <w:rFonts w:cs="Arial"/>
                <w:b/>
                <w:bCs/>
                <w:color w:val="070909"/>
                <w:lang w:val="en-GB"/>
              </w:rPr>
            </w:pPr>
            <w:r w:rsidRPr="00F677E3">
              <w:rPr>
                <w:rFonts w:cs="Arial"/>
                <w:noProof/>
                <w:color w:val="000000"/>
                <w:lang w:val="en-SG" w:eastAsia="en-SG"/>
              </w:rPr>
              <w:drawing>
                <wp:inline distT="0" distB="0" distL="0" distR="0" wp14:anchorId="24910C0B" wp14:editId="6B87B7DE">
                  <wp:extent cx="3181735" cy="3787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1735" cy="3787285"/>
                          </a:xfrm>
                          <a:prstGeom prst="rect">
                            <a:avLst/>
                          </a:prstGeom>
                          <a:noFill/>
                          <a:ln>
                            <a:noFill/>
                          </a:ln>
                        </pic:spPr>
                      </pic:pic>
                    </a:graphicData>
                  </a:graphic>
                </wp:inline>
              </w:drawing>
            </w:r>
          </w:p>
        </w:tc>
      </w:tr>
    </w:tbl>
    <w:p w14:paraId="7F709A86" w14:textId="77777777" w:rsidR="00AF1D76" w:rsidRDefault="00AF1D76" w:rsidP="003841CC">
      <w:pPr>
        <w:pStyle w:val="Sub-Headings"/>
      </w:pPr>
    </w:p>
    <w:p w14:paraId="786AE538" w14:textId="77777777" w:rsidR="00AF1D76" w:rsidRDefault="00AF1D76">
      <w:pPr>
        <w:rPr>
          <w:rFonts w:ascii="Calibri" w:hAnsi="Calibri"/>
          <w:b/>
          <w:bCs/>
          <w:color w:val="4F81BD"/>
          <w:sz w:val="26"/>
          <w:szCs w:val="26"/>
        </w:rPr>
      </w:pPr>
      <w:r>
        <w:br w:type="page"/>
      </w:r>
    </w:p>
    <w:p w14:paraId="239FBA2C" w14:textId="1DE51532" w:rsidR="004400CA" w:rsidRPr="00CE6778" w:rsidRDefault="004400CA" w:rsidP="003841CC">
      <w:pPr>
        <w:pStyle w:val="Sub-Headings"/>
      </w:pPr>
      <w:r w:rsidRPr="00CE6778">
        <w:lastRenderedPageBreak/>
        <w:t>Submission:</w:t>
      </w:r>
    </w:p>
    <w:p w14:paraId="54A350BB" w14:textId="2339FD72" w:rsidR="003841CC" w:rsidRPr="00FE1907" w:rsidRDefault="003841CC" w:rsidP="003841CC">
      <w:r>
        <w:t>Z</w:t>
      </w:r>
      <w:r w:rsidRPr="00FE1907">
        <w:t>ip up your project/repo directory</w:t>
      </w:r>
      <w:r w:rsidR="008C5707">
        <w:t xml:space="preserve"> as it is</w:t>
      </w:r>
      <w:r>
        <w:t>, then sub</w:t>
      </w:r>
      <w:r w:rsidRPr="00FE1907">
        <w:t xml:space="preserve">mit </w:t>
      </w:r>
      <w:r>
        <w:t>this</w:t>
      </w:r>
      <w:r w:rsidRPr="00FE1907">
        <w:t xml:space="preserve"> zip file</w:t>
      </w:r>
      <w:r>
        <w:t>. Ensure that you do NOT include a venv</w:t>
      </w:r>
      <w:r w:rsidRPr="00FE1907">
        <w:t xml:space="preserve">. </w:t>
      </w:r>
      <w:r>
        <w:t>N</w:t>
      </w:r>
      <w:r w:rsidRPr="00FE1907">
        <w:t xml:space="preserve">ame the file like: </w:t>
      </w:r>
      <w:r w:rsidRPr="00FE1907">
        <w:rPr>
          <w:b/>
        </w:rPr>
        <w:t>FirstnameLastnameA1.zip</w:t>
      </w:r>
      <w:r w:rsidRPr="00FE1907">
        <w:t xml:space="preserve">. </w:t>
      </w:r>
      <w:r>
        <w:t xml:space="preserve">Upload </w:t>
      </w:r>
      <w:r w:rsidRPr="00FE1907">
        <w:t>your single zip file on LearnJCU under Assessment (click on the title of the assignment).</w:t>
      </w:r>
    </w:p>
    <w:p w14:paraId="7BCC6934" w14:textId="77777777" w:rsidR="004400CA" w:rsidRDefault="004400CA" w:rsidP="003841CC">
      <w:pPr>
        <w:pStyle w:val="Sub-Headings"/>
      </w:pPr>
      <w:r>
        <w:t>Due:</w:t>
      </w:r>
    </w:p>
    <w:p w14:paraId="7E838315" w14:textId="77777777" w:rsidR="00AF1D76" w:rsidRDefault="00A070B1" w:rsidP="00AF1D76">
      <w:r>
        <w:t xml:space="preserve">Submit your </w:t>
      </w:r>
      <w:r w:rsidR="00A759B9">
        <w:t>assignment by</w:t>
      </w:r>
      <w:r w:rsidR="00A759B9">
        <w:rPr>
          <w:b/>
        </w:rPr>
        <w:t xml:space="preserve"> </w:t>
      </w:r>
      <w:r w:rsidR="00A759B9" w:rsidRPr="00F532BA">
        <w:t xml:space="preserve">the </w:t>
      </w:r>
      <w:r w:rsidR="00A759B9">
        <w:t xml:space="preserve">date and </w:t>
      </w:r>
      <w:r w:rsidR="00A759B9" w:rsidRPr="00F532BA">
        <w:t>t</w:t>
      </w:r>
      <w:r w:rsidR="00A759B9">
        <w:t>ime specified on LearnJCU.</w:t>
      </w:r>
      <w:r w:rsidR="00AF1D76">
        <w:t xml:space="preserve"> </w:t>
      </w:r>
      <w:r w:rsidR="004400CA">
        <w:t>Submissions received after this date will incur late penalties as described in the subject</w:t>
      </w:r>
      <w:r>
        <w:t xml:space="preserve"> outline</w:t>
      </w:r>
      <w:r w:rsidR="004400CA">
        <w:t>.</w:t>
      </w:r>
      <w:r w:rsidR="00AF1D76">
        <w:t xml:space="preserve"> </w:t>
      </w:r>
    </w:p>
    <w:p w14:paraId="5FB743B1" w14:textId="1648BC03" w:rsidR="004400CA" w:rsidRDefault="004400CA" w:rsidP="00AF1D76">
      <w:pPr>
        <w:pStyle w:val="Sub-Headings"/>
      </w:pPr>
      <w:r w:rsidRPr="00CE6778">
        <w:t>Sample Output:</w:t>
      </w:r>
    </w:p>
    <w:p w14:paraId="163263F7" w14:textId="00F5617E" w:rsidR="005A28C7" w:rsidRDefault="005A28C7" w:rsidP="00D4698F">
      <w:r>
        <w:t xml:space="preserve">The following sample run was made using a CSV file that </w:t>
      </w:r>
      <w:r w:rsidR="007E08C0">
        <w:t>contained</w:t>
      </w:r>
      <w:r>
        <w:t>:</w:t>
      </w:r>
    </w:p>
    <w:p w14:paraId="60A9D120" w14:textId="77777777" w:rsidR="00A051D4" w:rsidRDefault="00A051D4" w:rsidP="00D4698F"/>
    <w:p w14:paraId="09CFB246" w14:textId="41D03FBD" w:rsidR="00494B0C" w:rsidRPr="00494B0C" w:rsidRDefault="00494B0C" w:rsidP="00494B0C">
      <w:pPr>
        <w:rPr>
          <w:rFonts w:ascii="Courier New" w:hAnsi="Courier New" w:cs="Courier New"/>
          <w:sz w:val="18"/>
          <w:szCs w:val="18"/>
        </w:rPr>
      </w:pPr>
      <w:r w:rsidRPr="00494B0C">
        <w:rPr>
          <w:rFonts w:ascii="Courier New" w:hAnsi="Courier New" w:cs="Courier New"/>
          <w:sz w:val="18"/>
          <w:szCs w:val="18"/>
        </w:rPr>
        <w:t>Lima,Peru,3,</w:t>
      </w:r>
      <w:r>
        <w:rPr>
          <w:rFonts w:ascii="Courier New" w:hAnsi="Courier New" w:cs="Courier New"/>
          <w:sz w:val="18"/>
          <w:szCs w:val="18"/>
        </w:rPr>
        <w:t>n</w:t>
      </w:r>
      <w:r w:rsidRPr="00494B0C">
        <w:rPr>
          <w:rFonts w:ascii="Courier New" w:hAnsi="Courier New" w:cs="Courier New"/>
          <w:sz w:val="18"/>
          <w:szCs w:val="18"/>
        </w:rPr>
        <w:br/>
        <w:t>Auckland,New Zealand,1,v</w:t>
      </w:r>
      <w:r w:rsidRPr="00494B0C">
        <w:rPr>
          <w:rFonts w:ascii="Courier New" w:hAnsi="Courier New" w:cs="Courier New"/>
          <w:sz w:val="18"/>
          <w:szCs w:val="18"/>
        </w:rPr>
        <w:br/>
        <w:t>Rome,Italy,12,</w:t>
      </w:r>
      <w:r>
        <w:rPr>
          <w:rFonts w:ascii="Courier New" w:hAnsi="Courier New" w:cs="Courier New"/>
          <w:sz w:val="18"/>
          <w:szCs w:val="18"/>
        </w:rPr>
        <w:t>n</w:t>
      </w:r>
    </w:p>
    <w:p w14:paraId="5A906506" w14:textId="30D0828E" w:rsidR="005A28C7" w:rsidRDefault="005A28C7" w:rsidP="005A28C7">
      <w:pPr>
        <w:rPr>
          <w:rFonts w:ascii="Courier New" w:hAnsi="Courier New" w:cs="Courier New"/>
          <w:sz w:val="18"/>
          <w:szCs w:val="18"/>
        </w:rPr>
      </w:pPr>
    </w:p>
    <w:p w14:paraId="14ACC95A" w14:textId="1B37AA56" w:rsidR="004400CA" w:rsidRDefault="00A051D4" w:rsidP="004400CA">
      <w:r>
        <w:t xml:space="preserve">You should be able to figure out what parts of the sample output </w:t>
      </w:r>
      <w:r w:rsidR="004400CA">
        <w:t xml:space="preserve">below </w:t>
      </w:r>
      <w:r>
        <w:t xml:space="preserve">are </w:t>
      </w:r>
      <w:r w:rsidR="004400CA">
        <w:t>user input.</w:t>
      </w:r>
    </w:p>
    <w:p w14:paraId="05E83FC9" w14:textId="77777777" w:rsidR="00CA7610" w:rsidRDefault="00CA7610" w:rsidP="004400CA"/>
    <w:p w14:paraId="24D0A8CF" w14:textId="77777777" w:rsidR="003E7718" w:rsidRPr="003E7718" w:rsidRDefault="003E7718" w:rsidP="003E7718">
      <w:pPr>
        <w:rPr>
          <w:rFonts w:ascii="Courier New" w:hAnsi="Courier New" w:cs="Courier New"/>
          <w:sz w:val="16"/>
          <w:szCs w:val="16"/>
        </w:rPr>
      </w:pPr>
      <w:r w:rsidRPr="003E7718">
        <w:rPr>
          <w:rFonts w:ascii="Courier New" w:hAnsi="Courier New" w:cs="Courier New"/>
          <w:sz w:val="16"/>
          <w:szCs w:val="16"/>
        </w:rPr>
        <w:t>Travel Tracker 1.0 - by Lindsay Ward</w:t>
      </w:r>
      <w:r w:rsidRPr="003E7718">
        <w:rPr>
          <w:rFonts w:ascii="Courier New" w:hAnsi="Courier New" w:cs="Courier New"/>
          <w:sz w:val="16"/>
          <w:szCs w:val="16"/>
        </w:rPr>
        <w:br/>
        <w:t>3 places loaded from places.csv</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l</w:t>
      </w:r>
      <w:r w:rsidRPr="003E7718">
        <w:rPr>
          <w:rFonts w:ascii="Courier New" w:hAnsi="Courier New" w:cs="Courier New"/>
          <w:sz w:val="16"/>
          <w:szCs w:val="16"/>
        </w:rPr>
        <w:br/>
        <w:t>*1. Lima     in Peru        priority   3</w:t>
      </w:r>
      <w:r w:rsidRPr="003E7718">
        <w:rPr>
          <w:rFonts w:ascii="Courier New" w:hAnsi="Courier New" w:cs="Courier New"/>
          <w:sz w:val="16"/>
          <w:szCs w:val="16"/>
        </w:rPr>
        <w:br/>
        <w:t>*2. Rome     in Italy       priority  12</w:t>
      </w:r>
      <w:r w:rsidRPr="003E7718">
        <w:rPr>
          <w:rFonts w:ascii="Courier New" w:hAnsi="Courier New" w:cs="Courier New"/>
          <w:sz w:val="16"/>
          <w:szCs w:val="16"/>
        </w:rPr>
        <w:br/>
        <w:t xml:space="preserve"> 3. Auckland in New Zealand priority   1</w:t>
      </w:r>
      <w:r w:rsidRPr="003E7718">
        <w:rPr>
          <w:rFonts w:ascii="Courier New" w:hAnsi="Courier New" w:cs="Courier New"/>
          <w:sz w:val="16"/>
          <w:szCs w:val="16"/>
        </w:rPr>
        <w:br/>
        <w:t>3 places. You still want to visit 2 places.</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B</w:t>
      </w:r>
      <w:r w:rsidRPr="003E7718">
        <w:rPr>
          <w:rFonts w:ascii="Courier New" w:hAnsi="Courier New" w:cs="Courier New"/>
          <w:sz w:val="16"/>
          <w:szCs w:val="16"/>
        </w:rPr>
        <w:br/>
        <w:t>Invalid menu choice</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a</w:t>
      </w:r>
      <w:r w:rsidRPr="003E7718">
        <w:rPr>
          <w:rFonts w:ascii="Courier New" w:hAnsi="Courier New" w:cs="Courier New"/>
          <w:sz w:val="16"/>
          <w:szCs w:val="16"/>
        </w:rPr>
        <w:br/>
        <w:t xml:space="preserve">Name: </w:t>
      </w:r>
      <w:r w:rsidRPr="003E7718">
        <w:rPr>
          <w:rFonts w:ascii="Courier New" w:hAnsi="Courier New" w:cs="Courier New"/>
          <w:sz w:val="16"/>
          <w:szCs w:val="16"/>
        </w:rPr>
        <w:br/>
        <w:t>Input can not be blank</w:t>
      </w:r>
      <w:r w:rsidRPr="003E7718">
        <w:rPr>
          <w:rFonts w:ascii="Courier New" w:hAnsi="Courier New" w:cs="Courier New"/>
          <w:sz w:val="16"/>
          <w:szCs w:val="16"/>
        </w:rPr>
        <w:br/>
        <w:t xml:space="preserve">Name: </w:t>
      </w:r>
      <w:r w:rsidRPr="003E7718">
        <w:rPr>
          <w:rFonts w:ascii="Courier New" w:hAnsi="Courier New" w:cs="Courier New"/>
          <w:sz w:val="16"/>
          <w:szCs w:val="16"/>
        </w:rPr>
        <w:br/>
        <w:t>Input can not be blank</w:t>
      </w:r>
      <w:r w:rsidRPr="003E7718">
        <w:rPr>
          <w:rFonts w:ascii="Courier New" w:hAnsi="Courier New" w:cs="Courier New"/>
          <w:sz w:val="16"/>
          <w:szCs w:val="16"/>
        </w:rPr>
        <w:br/>
        <w:t>Name: Uluru</w:t>
      </w:r>
      <w:r w:rsidRPr="003E7718">
        <w:rPr>
          <w:rFonts w:ascii="Courier New" w:hAnsi="Courier New" w:cs="Courier New"/>
          <w:sz w:val="16"/>
          <w:szCs w:val="16"/>
        </w:rPr>
        <w:br/>
        <w:t xml:space="preserve">Country: </w:t>
      </w:r>
      <w:r w:rsidRPr="003E7718">
        <w:rPr>
          <w:rFonts w:ascii="Courier New" w:hAnsi="Courier New" w:cs="Courier New"/>
          <w:sz w:val="16"/>
          <w:szCs w:val="16"/>
        </w:rPr>
        <w:br/>
        <w:t>Input can not be blank</w:t>
      </w:r>
      <w:r w:rsidRPr="003E7718">
        <w:rPr>
          <w:rFonts w:ascii="Courier New" w:hAnsi="Courier New" w:cs="Courier New"/>
          <w:sz w:val="16"/>
          <w:szCs w:val="16"/>
        </w:rPr>
        <w:br/>
        <w:t>Country: Australia</w:t>
      </w:r>
      <w:r w:rsidRPr="003E7718">
        <w:rPr>
          <w:rFonts w:ascii="Courier New" w:hAnsi="Courier New" w:cs="Courier New"/>
          <w:sz w:val="16"/>
          <w:szCs w:val="16"/>
        </w:rPr>
        <w:br/>
        <w:t xml:space="preserve">Priority: </w:t>
      </w:r>
      <w:r w:rsidRPr="003E7718">
        <w:rPr>
          <w:rFonts w:ascii="Courier New" w:hAnsi="Courier New" w:cs="Courier New"/>
          <w:sz w:val="16"/>
          <w:szCs w:val="16"/>
        </w:rPr>
        <w:br/>
        <w:t>Invalid input; enter a valid number</w:t>
      </w:r>
      <w:r w:rsidRPr="003E7718">
        <w:rPr>
          <w:rFonts w:ascii="Courier New" w:hAnsi="Courier New" w:cs="Courier New"/>
          <w:sz w:val="16"/>
          <w:szCs w:val="16"/>
        </w:rPr>
        <w:br/>
        <w:t>Priority: -1</w:t>
      </w:r>
      <w:r w:rsidRPr="003E7718">
        <w:rPr>
          <w:rFonts w:ascii="Courier New" w:hAnsi="Courier New" w:cs="Courier New"/>
          <w:sz w:val="16"/>
          <w:szCs w:val="16"/>
        </w:rPr>
        <w:br/>
        <w:t>Number must be &gt; 0</w:t>
      </w:r>
      <w:r w:rsidRPr="003E7718">
        <w:rPr>
          <w:rFonts w:ascii="Courier New" w:hAnsi="Courier New" w:cs="Courier New"/>
          <w:sz w:val="16"/>
          <w:szCs w:val="16"/>
        </w:rPr>
        <w:br/>
        <w:t>Priority: why?</w:t>
      </w:r>
      <w:r w:rsidRPr="003E7718">
        <w:rPr>
          <w:rFonts w:ascii="Courier New" w:hAnsi="Courier New" w:cs="Courier New"/>
          <w:sz w:val="16"/>
          <w:szCs w:val="16"/>
        </w:rPr>
        <w:br/>
        <w:t>Invalid input; enter a valid number</w:t>
      </w:r>
      <w:r w:rsidRPr="003E7718">
        <w:rPr>
          <w:rFonts w:ascii="Courier New" w:hAnsi="Courier New" w:cs="Courier New"/>
          <w:sz w:val="16"/>
          <w:szCs w:val="16"/>
        </w:rPr>
        <w:br/>
        <w:t>Priority: 2</w:t>
      </w:r>
      <w:r w:rsidRPr="003E7718">
        <w:rPr>
          <w:rFonts w:ascii="Courier New" w:hAnsi="Courier New" w:cs="Courier New"/>
          <w:sz w:val="16"/>
          <w:szCs w:val="16"/>
        </w:rPr>
        <w:br/>
        <w:t>Uluru in Australia (priority 2) added to Travel Tracker</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L</w:t>
      </w:r>
      <w:r w:rsidRPr="003E7718">
        <w:rPr>
          <w:rFonts w:ascii="Courier New" w:hAnsi="Courier New" w:cs="Courier New"/>
          <w:sz w:val="16"/>
          <w:szCs w:val="16"/>
        </w:rPr>
        <w:br/>
        <w:t>*1. Uluru    in Australia   priority   2</w:t>
      </w:r>
      <w:r w:rsidRPr="003E7718">
        <w:rPr>
          <w:rFonts w:ascii="Courier New" w:hAnsi="Courier New" w:cs="Courier New"/>
          <w:sz w:val="16"/>
          <w:szCs w:val="16"/>
        </w:rPr>
        <w:br/>
        <w:t>*2. Lima     in Peru        priority   3</w:t>
      </w:r>
      <w:r w:rsidRPr="003E7718">
        <w:rPr>
          <w:rFonts w:ascii="Courier New" w:hAnsi="Courier New" w:cs="Courier New"/>
          <w:sz w:val="16"/>
          <w:szCs w:val="16"/>
        </w:rPr>
        <w:br/>
        <w:t>*3. Rome     in Italy       priority  12</w:t>
      </w:r>
      <w:r w:rsidRPr="003E7718">
        <w:rPr>
          <w:rFonts w:ascii="Courier New" w:hAnsi="Courier New" w:cs="Courier New"/>
          <w:sz w:val="16"/>
          <w:szCs w:val="16"/>
        </w:rPr>
        <w:br/>
        <w:t xml:space="preserve"> 4. Auckland in New Zealand priority   1</w:t>
      </w:r>
      <w:r w:rsidRPr="003E7718">
        <w:rPr>
          <w:rFonts w:ascii="Courier New" w:hAnsi="Courier New" w:cs="Courier New"/>
          <w:sz w:val="16"/>
          <w:szCs w:val="16"/>
        </w:rPr>
        <w:br/>
        <w:t>4 places. You still want to visit 3 places.</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r>
      <w:r w:rsidRPr="003E7718">
        <w:rPr>
          <w:rFonts w:ascii="Courier New" w:hAnsi="Courier New" w:cs="Courier New"/>
          <w:sz w:val="16"/>
          <w:szCs w:val="16"/>
        </w:rPr>
        <w:lastRenderedPageBreak/>
        <w:t>&gt;&gt;&gt; m</w:t>
      </w:r>
      <w:r w:rsidRPr="003E7718">
        <w:rPr>
          <w:rFonts w:ascii="Courier New" w:hAnsi="Courier New" w:cs="Courier New"/>
          <w:sz w:val="16"/>
          <w:szCs w:val="16"/>
        </w:rPr>
        <w:br/>
        <w:t>*1. Uluru    in Australia   priority   2</w:t>
      </w:r>
      <w:r w:rsidRPr="003E7718">
        <w:rPr>
          <w:rFonts w:ascii="Courier New" w:hAnsi="Courier New" w:cs="Courier New"/>
          <w:sz w:val="16"/>
          <w:szCs w:val="16"/>
        </w:rPr>
        <w:br/>
        <w:t>*2. Lima     in Peru        priority   3</w:t>
      </w:r>
      <w:r w:rsidRPr="003E7718">
        <w:rPr>
          <w:rFonts w:ascii="Courier New" w:hAnsi="Courier New" w:cs="Courier New"/>
          <w:sz w:val="16"/>
          <w:szCs w:val="16"/>
        </w:rPr>
        <w:br/>
        <w:t>*3. Rome     in Italy       priority  12</w:t>
      </w:r>
      <w:r w:rsidRPr="003E7718">
        <w:rPr>
          <w:rFonts w:ascii="Courier New" w:hAnsi="Courier New" w:cs="Courier New"/>
          <w:sz w:val="16"/>
          <w:szCs w:val="16"/>
        </w:rPr>
        <w:br/>
        <w:t xml:space="preserve"> 4. Auckland in New Zealand priority   1</w:t>
      </w:r>
      <w:r w:rsidRPr="003E7718">
        <w:rPr>
          <w:rFonts w:ascii="Courier New" w:hAnsi="Courier New" w:cs="Courier New"/>
          <w:sz w:val="16"/>
          <w:szCs w:val="16"/>
        </w:rPr>
        <w:br/>
        <w:t>4 places. You still want to visit 3 places.</w:t>
      </w:r>
      <w:r w:rsidRPr="003E7718">
        <w:rPr>
          <w:rFonts w:ascii="Courier New" w:hAnsi="Courier New" w:cs="Courier New"/>
          <w:sz w:val="16"/>
          <w:szCs w:val="16"/>
        </w:rPr>
        <w:br/>
        <w:t>Enter the number of a place to mark as visited</w:t>
      </w:r>
      <w:r w:rsidRPr="003E7718">
        <w:rPr>
          <w:rFonts w:ascii="Courier New" w:hAnsi="Courier New" w:cs="Courier New"/>
          <w:sz w:val="16"/>
          <w:szCs w:val="16"/>
        </w:rPr>
        <w:br/>
        <w:t>&gt;&gt;&gt; Uluru</w:t>
      </w:r>
      <w:r w:rsidRPr="003E7718">
        <w:rPr>
          <w:rFonts w:ascii="Courier New" w:hAnsi="Courier New" w:cs="Courier New"/>
          <w:sz w:val="16"/>
          <w:szCs w:val="16"/>
        </w:rPr>
        <w:br/>
        <w:t>Invalid input; enter a valid number</w:t>
      </w:r>
      <w:r w:rsidRPr="003E7718">
        <w:rPr>
          <w:rFonts w:ascii="Courier New" w:hAnsi="Courier New" w:cs="Courier New"/>
          <w:sz w:val="16"/>
          <w:szCs w:val="16"/>
        </w:rPr>
        <w:br/>
        <w:t>&gt;&gt;&gt; -1</w:t>
      </w:r>
      <w:r w:rsidRPr="003E7718">
        <w:rPr>
          <w:rFonts w:ascii="Courier New" w:hAnsi="Courier New" w:cs="Courier New"/>
          <w:sz w:val="16"/>
          <w:szCs w:val="16"/>
        </w:rPr>
        <w:br/>
        <w:t>Number must be &gt; 0</w:t>
      </w:r>
      <w:r w:rsidRPr="003E7718">
        <w:rPr>
          <w:rFonts w:ascii="Courier New" w:hAnsi="Courier New" w:cs="Courier New"/>
          <w:sz w:val="16"/>
          <w:szCs w:val="16"/>
        </w:rPr>
        <w:br/>
        <w:t>&gt;&gt;&gt; 9</w:t>
      </w:r>
      <w:r w:rsidRPr="003E7718">
        <w:rPr>
          <w:rFonts w:ascii="Courier New" w:hAnsi="Courier New" w:cs="Courier New"/>
          <w:sz w:val="16"/>
          <w:szCs w:val="16"/>
        </w:rPr>
        <w:br/>
        <w:t>Invalid place number</w:t>
      </w:r>
      <w:r w:rsidRPr="003E7718">
        <w:rPr>
          <w:rFonts w:ascii="Courier New" w:hAnsi="Courier New" w:cs="Courier New"/>
          <w:sz w:val="16"/>
          <w:szCs w:val="16"/>
        </w:rPr>
        <w:br/>
        <w:t>&gt;&gt;&gt; 4</w:t>
      </w:r>
      <w:r w:rsidRPr="003E7718">
        <w:rPr>
          <w:rFonts w:ascii="Courier New" w:hAnsi="Courier New" w:cs="Courier New"/>
          <w:sz w:val="16"/>
          <w:szCs w:val="16"/>
        </w:rPr>
        <w:br/>
        <w:t>That place is already visited</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m</w:t>
      </w:r>
      <w:r w:rsidRPr="003E7718">
        <w:rPr>
          <w:rFonts w:ascii="Courier New" w:hAnsi="Courier New" w:cs="Courier New"/>
          <w:sz w:val="16"/>
          <w:szCs w:val="16"/>
        </w:rPr>
        <w:br/>
        <w:t>*1. Uluru    in Australia   priority   2</w:t>
      </w:r>
      <w:r w:rsidRPr="003E7718">
        <w:rPr>
          <w:rFonts w:ascii="Courier New" w:hAnsi="Courier New" w:cs="Courier New"/>
          <w:sz w:val="16"/>
          <w:szCs w:val="16"/>
        </w:rPr>
        <w:br/>
        <w:t>*2. Lima     in Peru        priority   3</w:t>
      </w:r>
      <w:r w:rsidRPr="003E7718">
        <w:rPr>
          <w:rFonts w:ascii="Courier New" w:hAnsi="Courier New" w:cs="Courier New"/>
          <w:sz w:val="16"/>
          <w:szCs w:val="16"/>
        </w:rPr>
        <w:br/>
        <w:t>*3. Rome     in Italy       priority  12</w:t>
      </w:r>
      <w:r w:rsidRPr="003E7718">
        <w:rPr>
          <w:rFonts w:ascii="Courier New" w:hAnsi="Courier New" w:cs="Courier New"/>
          <w:sz w:val="16"/>
          <w:szCs w:val="16"/>
        </w:rPr>
        <w:br/>
        <w:t xml:space="preserve"> 4. Auckland in New Zealand priority   1</w:t>
      </w:r>
      <w:r w:rsidRPr="003E7718">
        <w:rPr>
          <w:rFonts w:ascii="Courier New" w:hAnsi="Courier New" w:cs="Courier New"/>
          <w:sz w:val="16"/>
          <w:szCs w:val="16"/>
        </w:rPr>
        <w:br/>
        <w:t>4 places. You still want to visit 3 places.</w:t>
      </w:r>
      <w:r w:rsidRPr="003E7718">
        <w:rPr>
          <w:rFonts w:ascii="Courier New" w:hAnsi="Courier New" w:cs="Courier New"/>
          <w:sz w:val="16"/>
          <w:szCs w:val="16"/>
        </w:rPr>
        <w:br/>
        <w:t>Enter the number of a place to mark as visited</w:t>
      </w:r>
      <w:r w:rsidRPr="003E7718">
        <w:rPr>
          <w:rFonts w:ascii="Courier New" w:hAnsi="Courier New" w:cs="Courier New"/>
          <w:sz w:val="16"/>
          <w:szCs w:val="16"/>
        </w:rPr>
        <w:br/>
        <w:t>&gt;&gt;&gt; 1</w:t>
      </w:r>
      <w:r w:rsidRPr="003E7718">
        <w:rPr>
          <w:rFonts w:ascii="Courier New" w:hAnsi="Courier New" w:cs="Courier New"/>
          <w:sz w:val="16"/>
          <w:szCs w:val="16"/>
        </w:rPr>
        <w:br/>
        <w:t>Uluru in Australia visited!</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m</w:t>
      </w:r>
      <w:r w:rsidRPr="003E7718">
        <w:rPr>
          <w:rFonts w:ascii="Courier New" w:hAnsi="Courier New" w:cs="Courier New"/>
          <w:sz w:val="16"/>
          <w:szCs w:val="16"/>
        </w:rPr>
        <w:br/>
        <w:t>*1. Lima     in Peru        priority   3</w:t>
      </w:r>
      <w:r w:rsidRPr="003E7718">
        <w:rPr>
          <w:rFonts w:ascii="Courier New" w:hAnsi="Courier New" w:cs="Courier New"/>
          <w:sz w:val="16"/>
          <w:szCs w:val="16"/>
        </w:rPr>
        <w:br/>
        <w:t>*2. Rome     in Italy       priority  12</w:t>
      </w:r>
      <w:r w:rsidRPr="003E7718">
        <w:rPr>
          <w:rFonts w:ascii="Courier New" w:hAnsi="Courier New" w:cs="Courier New"/>
          <w:sz w:val="16"/>
          <w:szCs w:val="16"/>
        </w:rPr>
        <w:br/>
        <w:t xml:space="preserve"> 3. Auckland in New Zealand priority   1</w:t>
      </w:r>
      <w:r w:rsidRPr="003E7718">
        <w:rPr>
          <w:rFonts w:ascii="Courier New" w:hAnsi="Courier New" w:cs="Courier New"/>
          <w:sz w:val="16"/>
          <w:szCs w:val="16"/>
        </w:rPr>
        <w:br/>
        <w:t xml:space="preserve"> 4. Uluru    in Australia   priority   2</w:t>
      </w:r>
      <w:r w:rsidRPr="003E7718">
        <w:rPr>
          <w:rFonts w:ascii="Courier New" w:hAnsi="Courier New" w:cs="Courier New"/>
          <w:sz w:val="16"/>
          <w:szCs w:val="16"/>
        </w:rPr>
        <w:br/>
        <w:t>4 places. You still want to visit 2 places.</w:t>
      </w:r>
      <w:r w:rsidRPr="003E7718">
        <w:rPr>
          <w:rFonts w:ascii="Courier New" w:hAnsi="Courier New" w:cs="Courier New"/>
          <w:sz w:val="16"/>
          <w:szCs w:val="16"/>
        </w:rPr>
        <w:br/>
        <w:t>Enter the number of a place to mark as visited</w:t>
      </w:r>
      <w:r w:rsidRPr="003E7718">
        <w:rPr>
          <w:rFonts w:ascii="Courier New" w:hAnsi="Courier New" w:cs="Courier New"/>
          <w:sz w:val="16"/>
          <w:szCs w:val="16"/>
        </w:rPr>
        <w:br/>
        <w:t>&gt;&gt;&gt; 1</w:t>
      </w:r>
      <w:r w:rsidRPr="003E7718">
        <w:rPr>
          <w:rFonts w:ascii="Courier New" w:hAnsi="Courier New" w:cs="Courier New"/>
          <w:sz w:val="16"/>
          <w:szCs w:val="16"/>
        </w:rPr>
        <w:br/>
        <w:t>Lima in Peru visited!</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m</w:t>
      </w:r>
      <w:r w:rsidRPr="003E7718">
        <w:rPr>
          <w:rFonts w:ascii="Courier New" w:hAnsi="Courier New" w:cs="Courier New"/>
          <w:sz w:val="16"/>
          <w:szCs w:val="16"/>
        </w:rPr>
        <w:br/>
        <w:t>*1. Rome     in Italy       priority  12</w:t>
      </w:r>
      <w:r w:rsidRPr="003E7718">
        <w:rPr>
          <w:rFonts w:ascii="Courier New" w:hAnsi="Courier New" w:cs="Courier New"/>
          <w:sz w:val="16"/>
          <w:szCs w:val="16"/>
        </w:rPr>
        <w:br/>
        <w:t xml:space="preserve"> 2. Auckland in New Zealand priority   1</w:t>
      </w:r>
      <w:r w:rsidRPr="003E7718">
        <w:rPr>
          <w:rFonts w:ascii="Courier New" w:hAnsi="Courier New" w:cs="Courier New"/>
          <w:sz w:val="16"/>
          <w:szCs w:val="16"/>
        </w:rPr>
        <w:br/>
        <w:t xml:space="preserve"> 3. Uluru    in Australia   priority   2</w:t>
      </w:r>
      <w:r w:rsidRPr="003E7718">
        <w:rPr>
          <w:rFonts w:ascii="Courier New" w:hAnsi="Courier New" w:cs="Courier New"/>
          <w:sz w:val="16"/>
          <w:szCs w:val="16"/>
        </w:rPr>
        <w:br/>
        <w:t xml:space="preserve"> 4. Lima     in Peru        priority   3</w:t>
      </w:r>
      <w:r w:rsidRPr="003E7718">
        <w:rPr>
          <w:rFonts w:ascii="Courier New" w:hAnsi="Courier New" w:cs="Courier New"/>
          <w:sz w:val="16"/>
          <w:szCs w:val="16"/>
        </w:rPr>
        <w:br/>
        <w:t>4 places. You still want to visit 1 places.</w:t>
      </w:r>
      <w:r w:rsidRPr="003E7718">
        <w:rPr>
          <w:rFonts w:ascii="Courier New" w:hAnsi="Courier New" w:cs="Courier New"/>
          <w:sz w:val="16"/>
          <w:szCs w:val="16"/>
        </w:rPr>
        <w:br/>
        <w:t>Enter the number of a place to mark as visited</w:t>
      </w:r>
      <w:r w:rsidRPr="003E7718">
        <w:rPr>
          <w:rFonts w:ascii="Courier New" w:hAnsi="Courier New" w:cs="Courier New"/>
          <w:sz w:val="16"/>
          <w:szCs w:val="16"/>
        </w:rPr>
        <w:br/>
        <w:t>&gt;&gt;&gt; 1</w:t>
      </w:r>
      <w:r w:rsidRPr="003E7718">
        <w:rPr>
          <w:rFonts w:ascii="Courier New" w:hAnsi="Courier New" w:cs="Courier New"/>
          <w:sz w:val="16"/>
          <w:szCs w:val="16"/>
        </w:rPr>
        <w:br/>
        <w:t>Rome in Italy visited!</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m</w:t>
      </w:r>
      <w:r w:rsidRPr="003E7718">
        <w:rPr>
          <w:rFonts w:ascii="Courier New" w:hAnsi="Courier New" w:cs="Courier New"/>
          <w:sz w:val="16"/>
          <w:szCs w:val="16"/>
        </w:rPr>
        <w:br/>
        <w:t>No unvisited places</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L</w:t>
      </w:r>
      <w:r w:rsidRPr="003E7718">
        <w:rPr>
          <w:rFonts w:ascii="Courier New" w:hAnsi="Courier New" w:cs="Courier New"/>
          <w:sz w:val="16"/>
          <w:szCs w:val="16"/>
        </w:rPr>
        <w:br/>
        <w:t xml:space="preserve"> 1. Auckland in New Zealand priority   1</w:t>
      </w:r>
      <w:r w:rsidRPr="003E7718">
        <w:rPr>
          <w:rFonts w:ascii="Courier New" w:hAnsi="Courier New" w:cs="Courier New"/>
          <w:sz w:val="16"/>
          <w:szCs w:val="16"/>
        </w:rPr>
        <w:br/>
        <w:t xml:space="preserve"> 2. Uluru    in Australia   priority   2</w:t>
      </w:r>
      <w:r w:rsidRPr="003E7718">
        <w:rPr>
          <w:rFonts w:ascii="Courier New" w:hAnsi="Courier New" w:cs="Courier New"/>
          <w:sz w:val="16"/>
          <w:szCs w:val="16"/>
        </w:rPr>
        <w:br/>
        <w:t xml:space="preserve"> 3. Lima     in Peru        priority   3</w:t>
      </w:r>
      <w:r w:rsidRPr="003E7718">
        <w:rPr>
          <w:rFonts w:ascii="Courier New" w:hAnsi="Courier New" w:cs="Courier New"/>
          <w:sz w:val="16"/>
          <w:szCs w:val="16"/>
        </w:rPr>
        <w:br/>
        <w:t xml:space="preserve"> 4. Rome     in Italy       priority  12</w:t>
      </w:r>
      <w:r w:rsidRPr="003E7718">
        <w:rPr>
          <w:rFonts w:ascii="Courier New" w:hAnsi="Courier New" w:cs="Courier New"/>
          <w:sz w:val="16"/>
          <w:szCs w:val="16"/>
        </w:rPr>
        <w:br/>
        <w:t>4 places. No places left to visit. Why not add a new place?</w:t>
      </w:r>
      <w:r w:rsidRPr="003E7718">
        <w:rPr>
          <w:rFonts w:ascii="Courier New" w:hAnsi="Courier New" w:cs="Courier New"/>
          <w:sz w:val="16"/>
          <w:szCs w:val="16"/>
        </w:rPr>
        <w:br/>
        <w:t>Menu:</w:t>
      </w:r>
      <w:r w:rsidRPr="003E7718">
        <w:rPr>
          <w:rFonts w:ascii="Courier New" w:hAnsi="Courier New" w:cs="Courier New"/>
          <w:sz w:val="16"/>
          <w:szCs w:val="16"/>
        </w:rPr>
        <w:br/>
        <w:t>L - List places</w:t>
      </w:r>
      <w:r w:rsidRPr="003E7718">
        <w:rPr>
          <w:rFonts w:ascii="Courier New" w:hAnsi="Courier New" w:cs="Courier New"/>
          <w:sz w:val="16"/>
          <w:szCs w:val="16"/>
        </w:rPr>
        <w:br/>
        <w:t>A - Add new place</w:t>
      </w:r>
      <w:r w:rsidRPr="003E7718">
        <w:rPr>
          <w:rFonts w:ascii="Courier New" w:hAnsi="Courier New" w:cs="Courier New"/>
          <w:sz w:val="16"/>
          <w:szCs w:val="16"/>
        </w:rPr>
        <w:br/>
        <w:t>M - Mark a place as visited</w:t>
      </w:r>
      <w:r w:rsidRPr="003E7718">
        <w:rPr>
          <w:rFonts w:ascii="Courier New" w:hAnsi="Courier New" w:cs="Courier New"/>
          <w:sz w:val="16"/>
          <w:szCs w:val="16"/>
        </w:rPr>
        <w:br/>
        <w:t>Q - Quit</w:t>
      </w:r>
      <w:r w:rsidRPr="003E7718">
        <w:rPr>
          <w:rFonts w:ascii="Courier New" w:hAnsi="Courier New" w:cs="Courier New"/>
          <w:sz w:val="16"/>
          <w:szCs w:val="16"/>
        </w:rPr>
        <w:br/>
        <w:t>&gt;&gt;&gt; q</w:t>
      </w:r>
      <w:r w:rsidRPr="003E7718">
        <w:rPr>
          <w:rFonts w:ascii="Courier New" w:hAnsi="Courier New" w:cs="Courier New"/>
          <w:sz w:val="16"/>
          <w:szCs w:val="16"/>
        </w:rPr>
        <w:br/>
        <w:t>4 places saved to places.csv</w:t>
      </w:r>
      <w:r w:rsidRPr="003E7718">
        <w:rPr>
          <w:rFonts w:ascii="Courier New" w:hAnsi="Courier New" w:cs="Courier New"/>
          <w:sz w:val="16"/>
          <w:szCs w:val="16"/>
        </w:rPr>
        <w:br/>
        <w:t>Have a nice day :)</w:t>
      </w:r>
    </w:p>
    <w:p w14:paraId="5A27845A" w14:textId="49ECAA46" w:rsidR="009B5C13" w:rsidRDefault="009B5C13"/>
    <w:p w14:paraId="49C2C277" w14:textId="16FF45DA" w:rsidR="007E08C0" w:rsidRDefault="007E08C0" w:rsidP="007E08C0">
      <w:r>
        <w:lastRenderedPageBreak/>
        <w:t>At the end of this run, the</w:t>
      </w:r>
      <w:r w:rsidR="008D671C">
        <w:t xml:space="preserve"> saved</w:t>
      </w:r>
      <w:r>
        <w:t xml:space="preserve"> CSV file contained:</w:t>
      </w:r>
    </w:p>
    <w:p w14:paraId="4FAB3B34" w14:textId="77777777" w:rsidR="007E08C0" w:rsidRDefault="007E08C0" w:rsidP="007E08C0"/>
    <w:p w14:paraId="5D4447C7" w14:textId="77777777" w:rsidR="00494B0C" w:rsidRPr="00494B0C" w:rsidRDefault="00494B0C" w:rsidP="00494B0C">
      <w:pPr>
        <w:rPr>
          <w:rFonts w:ascii="Courier New" w:hAnsi="Courier New" w:cs="Courier New"/>
          <w:sz w:val="18"/>
          <w:szCs w:val="18"/>
        </w:rPr>
      </w:pPr>
      <w:r w:rsidRPr="00494B0C">
        <w:rPr>
          <w:rFonts w:ascii="Courier New" w:hAnsi="Courier New" w:cs="Courier New"/>
          <w:sz w:val="18"/>
          <w:szCs w:val="18"/>
        </w:rPr>
        <w:t>Auckland,New Zealand,1,v</w:t>
      </w:r>
      <w:r w:rsidRPr="00494B0C">
        <w:rPr>
          <w:rFonts w:ascii="Courier New" w:hAnsi="Courier New" w:cs="Courier New"/>
          <w:sz w:val="18"/>
          <w:szCs w:val="18"/>
        </w:rPr>
        <w:br/>
        <w:t>Uluru,Australia,2,v</w:t>
      </w:r>
      <w:r w:rsidRPr="00494B0C">
        <w:rPr>
          <w:rFonts w:ascii="Courier New" w:hAnsi="Courier New" w:cs="Courier New"/>
          <w:sz w:val="18"/>
          <w:szCs w:val="18"/>
        </w:rPr>
        <w:br/>
        <w:t>Lima,Peru,3,v</w:t>
      </w:r>
      <w:r w:rsidRPr="00494B0C">
        <w:rPr>
          <w:rFonts w:ascii="Courier New" w:hAnsi="Courier New" w:cs="Courier New"/>
          <w:sz w:val="18"/>
          <w:szCs w:val="18"/>
        </w:rPr>
        <w:br/>
        <w:t>Rome,Italy,12,v</w:t>
      </w:r>
    </w:p>
    <w:p w14:paraId="0FDF44CA" w14:textId="77777777" w:rsidR="000F298A" w:rsidRDefault="000F298A" w:rsidP="00455483">
      <w:pPr>
        <w:rPr>
          <w:rFonts w:ascii="Courier New" w:hAnsi="Courier New" w:cs="Courier New"/>
          <w:sz w:val="18"/>
          <w:szCs w:val="18"/>
        </w:rPr>
      </w:pPr>
    </w:p>
    <w:p w14:paraId="2FDFC407" w14:textId="77777777" w:rsidR="000F298A" w:rsidRDefault="000F298A" w:rsidP="003841CC">
      <w:pPr>
        <w:pStyle w:val="Sub-Headings"/>
      </w:pPr>
      <w:r>
        <w:t>References – Resources from Subject Materials:</w:t>
      </w:r>
    </w:p>
    <w:p w14:paraId="49EFABDF" w14:textId="77777777" w:rsidR="002867E7" w:rsidRDefault="000F298A" w:rsidP="00455483">
      <w:pPr>
        <w:rPr>
          <w:szCs w:val="20"/>
        </w:rPr>
      </w:pPr>
      <w:r>
        <w:rPr>
          <w:szCs w:val="20"/>
        </w:rPr>
        <w:t>Select</w:t>
      </w:r>
      <w:r w:rsidRPr="000F298A">
        <w:rPr>
          <w:szCs w:val="20"/>
        </w:rPr>
        <w:t xml:space="preserve">ed </w:t>
      </w:r>
      <w:r>
        <w:rPr>
          <w:szCs w:val="20"/>
        </w:rPr>
        <w:t xml:space="preserve">subject materials are referenced here to help you find guidance for specific parts of the assignment (e.g. sorting a list by multiple values is covered in </w:t>
      </w:r>
      <w:r>
        <w:rPr>
          <w:szCs w:val="20"/>
        </w:rPr>
        <w:fldChar w:fldCharType="begin"/>
      </w:r>
      <w:r>
        <w:rPr>
          <w:szCs w:val="20"/>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Pr>
          <w:szCs w:val="20"/>
        </w:rPr>
        <w:fldChar w:fldCharType="separate"/>
      </w:r>
      <w:r>
        <w:rPr>
          <w:noProof/>
          <w:szCs w:val="20"/>
        </w:rPr>
        <w:t>[1]</w:t>
      </w:r>
      <w:r>
        <w:rPr>
          <w:szCs w:val="20"/>
        </w:rPr>
        <w:fldChar w:fldCharType="end"/>
      </w:r>
      <w:r>
        <w:rPr>
          <w:szCs w:val="20"/>
        </w:rPr>
        <w:t xml:space="preserve"> and you will find a template for writing menus for console programs in </w:t>
      </w:r>
      <w:r>
        <w:rPr>
          <w:szCs w:val="20"/>
        </w:rPr>
        <w:fldChar w:fldCharType="begin"/>
      </w:r>
      <w:r w:rsidR="00A051D4">
        <w:rPr>
          <w:szCs w:val="20"/>
        </w:rPr>
        <w:instrText xml:space="preserve"> ADDIN EN.CITE &lt;EndNote&gt;&lt;Cite&gt;&lt;RecNum&gt;8&lt;/RecNum&gt;&lt;DisplayText&gt;[2]&lt;/DisplayText&gt;&lt;record&gt;&lt;rec-number&gt;8&lt;/rec-number&gt;&lt;foreign-keys&gt;&lt;key app="EN" db-id="zd5sxvvdvsevr4effwo5s0efs0x9sfxsvtw0" timestamp="1479343419"&gt;8&lt;/key&gt;&lt;/foreign-keys&gt;&lt;ref-type name="Web Page"&gt;12&lt;/ref-type&gt;&lt;contributors&gt;&lt;/contributors&gt;&lt;titles&gt;&lt;title&gt;Practical 01 - PyCharm, Control&lt;/title&gt;&lt;/titles&gt;&lt;dates&gt;&lt;/dates&gt;&lt;urls&gt;&lt;related-urls&gt;&lt;url&gt;https://github.com/CP1404/Practicals/tree/master/prac_01&lt;/url&gt;&lt;/related-urls&gt;&lt;/urls&gt;&lt;/record&gt;&lt;/Cite&gt;&lt;/EndNote&gt;</w:instrText>
      </w:r>
      <w:r>
        <w:rPr>
          <w:szCs w:val="20"/>
        </w:rPr>
        <w:fldChar w:fldCharType="separate"/>
      </w:r>
      <w:r>
        <w:rPr>
          <w:noProof/>
          <w:szCs w:val="20"/>
        </w:rPr>
        <w:t>[2]</w:t>
      </w:r>
      <w:r>
        <w:rPr>
          <w:szCs w:val="20"/>
        </w:rPr>
        <w:fldChar w:fldCharType="end"/>
      </w:r>
      <w:r>
        <w:rPr>
          <w:szCs w:val="20"/>
        </w:rPr>
        <w:t xml:space="preserve">). </w:t>
      </w:r>
    </w:p>
    <w:p w14:paraId="67A7EA98" w14:textId="0AA16654" w:rsidR="000F298A" w:rsidRDefault="000F298A" w:rsidP="00455483">
      <w:pPr>
        <w:rPr>
          <w:szCs w:val="20"/>
        </w:rPr>
      </w:pPr>
      <w:r>
        <w:rPr>
          <w:szCs w:val="20"/>
        </w:rPr>
        <w:t>General references are not listed specifically but should be obvious (e.g. file input/output is covered in the lecture and practical on files).</w:t>
      </w:r>
      <w:r w:rsidR="002867E7">
        <w:rPr>
          <w:szCs w:val="20"/>
        </w:rPr>
        <w:t xml:space="preserve"> </w:t>
      </w:r>
    </w:p>
    <w:p w14:paraId="6CDF4F99" w14:textId="65D67183" w:rsidR="002867E7" w:rsidRDefault="002867E7" w:rsidP="00455483">
      <w:pPr>
        <w:rPr>
          <w:szCs w:val="20"/>
        </w:rPr>
      </w:pPr>
      <w:r>
        <w:rPr>
          <w:szCs w:val="20"/>
        </w:rPr>
        <w:t xml:space="preserve">You should also find the programming patterns "cheat sheet" helpful for a number of things: </w:t>
      </w:r>
      <w:hyperlink r:id="rId15" w:history="1">
        <w:r w:rsidRPr="00FF3D88">
          <w:rPr>
            <w:rStyle w:val="Hyperlink"/>
            <w:szCs w:val="20"/>
          </w:rPr>
          <w:t>https://github.com/CP1404/Starter/wiki/Programming-Patterns</w:t>
        </w:r>
      </w:hyperlink>
      <w:r>
        <w:rPr>
          <w:szCs w:val="20"/>
        </w:rPr>
        <w:t xml:space="preserve"> </w:t>
      </w:r>
    </w:p>
    <w:p w14:paraId="439B68AC" w14:textId="77777777" w:rsidR="000F298A" w:rsidRPr="000F298A" w:rsidRDefault="000F298A" w:rsidP="00455483">
      <w:pPr>
        <w:rPr>
          <w:szCs w:val="20"/>
        </w:rPr>
      </w:pPr>
    </w:p>
    <w:p w14:paraId="35A20CF8" w14:textId="77777777" w:rsidR="005F541E" w:rsidRPr="005F541E" w:rsidRDefault="000F298A" w:rsidP="005F541E">
      <w:pPr>
        <w:pStyle w:val="EndNoteBibliography"/>
      </w:pPr>
      <w:r>
        <w:rPr>
          <w:rFonts w:asciiTheme="majorHAnsi" w:hAnsiTheme="majorHAnsi" w:cstheme="majorHAnsi"/>
          <w:sz w:val="4"/>
          <w:szCs w:val="4"/>
        </w:rPr>
        <w:fldChar w:fldCharType="begin"/>
      </w:r>
      <w:r>
        <w:rPr>
          <w:rFonts w:asciiTheme="majorHAnsi" w:hAnsiTheme="majorHAnsi" w:cstheme="majorHAnsi"/>
          <w:sz w:val="4"/>
          <w:szCs w:val="4"/>
        </w:rPr>
        <w:instrText xml:space="preserve"> ADDIN EN.REFLIST </w:instrText>
      </w:r>
      <w:r>
        <w:rPr>
          <w:rFonts w:asciiTheme="majorHAnsi" w:hAnsiTheme="majorHAnsi" w:cstheme="majorHAnsi"/>
          <w:sz w:val="4"/>
          <w:szCs w:val="4"/>
        </w:rPr>
        <w:fldChar w:fldCharType="separate"/>
      </w:r>
      <w:r w:rsidR="005F541E" w:rsidRPr="005F541E">
        <w:t>1.</w:t>
      </w:r>
      <w:r w:rsidR="005F541E" w:rsidRPr="005F541E">
        <w:tab/>
        <w:t xml:space="preserve">itemgetter from Chapter 7 - Lists and Tuples. </w:t>
      </w:r>
    </w:p>
    <w:p w14:paraId="19CB9DAF" w14:textId="69D2CF60" w:rsidR="005F541E" w:rsidRPr="005F541E" w:rsidRDefault="005F541E" w:rsidP="005F541E">
      <w:pPr>
        <w:pStyle w:val="EndNoteBibliography"/>
        <w:ind w:left="720" w:hanging="720"/>
      </w:pPr>
      <w:r w:rsidRPr="005F541E">
        <w:t>2.</w:t>
      </w:r>
      <w:r w:rsidRPr="005F541E">
        <w:tab/>
        <w:t xml:space="preserve">Practical 01 - PyCharm, Control. </w:t>
      </w:r>
      <w:hyperlink r:id="rId16" w:history="1">
        <w:r w:rsidRPr="005F541E">
          <w:rPr>
            <w:rStyle w:val="Hyperlink"/>
          </w:rPr>
          <w:t>https://github.com/CP1404/Practicals/tree/master/prac_01</w:t>
        </w:r>
      </w:hyperlink>
    </w:p>
    <w:p w14:paraId="76983D59" w14:textId="1A6FD516" w:rsidR="005F541E" w:rsidRPr="005F541E" w:rsidRDefault="005F541E" w:rsidP="005F541E">
      <w:pPr>
        <w:pStyle w:val="EndNoteBibliography"/>
        <w:ind w:left="720" w:hanging="720"/>
      </w:pPr>
      <w:r w:rsidRPr="005F541E">
        <w:t>3.</w:t>
      </w:r>
      <w:r w:rsidRPr="005F541E">
        <w:tab/>
        <w:t xml:space="preserve">Practical 02 - Strings, Files, Exceptions. </w:t>
      </w:r>
      <w:hyperlink r:id="rId17" w:history="1">
        <w:r w:rsidRPr="005F541E">
          <w:rPr>
            <w:rStyle w:val="Hyperlink"/>
          </w:rPr>
          <w:t>https://github.com/CP1404/Practicals/tree/master/prac_02</w:t>
        </w:r>
      </w:hyperlink>
    </w:p>
    <w:p w14:paraId="75E939B3" w14:textId="77777777" w:rsidR="005F541E" w:rsidRPr="005F541E" w:rsidRDefault="005F541E" w:rsidP="005F541E">
      <w:pPr>
        <w:pStyle w:val="EndNoteBibliography"/>
      </w:pPr>
      <w:r w:rsidRPr="005F541E">
        <w:t>4.</w:t>
      </w:r>
      <w:r w:rsidRPr="005F541E">
        <w:tab/>
        <w:t xml:space="preserve">Chapter 5 - Files and Exceptions 1. </w:t>
      </w:r>
    </w:p>
    <w:p w14:paraId="2A4BE59E" w14:textId="5178E74D" w:rsidR="005F541E" w:rsidRPr="005F541E" w:rsidRDefault="005F541E" w:rsidP="005F541E">
      <w:pPr>
        <w:pStyle w:val="EndNoteBibliography"/>
        <w:ind w:left="720" w:hanging="720"/>
      </w:pPr>
      <w:r w:rsidRPr="005F541E">
        <w:t>5.</w:t>
      </w:r>
      <w:r w:rsidRPr="005F541E">
        <w:tab/>
        <w:t xml:space="preserve">Practical 05 - Dictionaries, Code Reviews with PRs. </w:t>
      </w:r>
      <w:hyperlink r:id="rId18" w:history="1">
        <w:r w:rsidRPr="005F541E">
          <w:rPr>
            <w:rStyle w:val="Hyperlink"/>
          </w:rPr>
          <w:t>https://github.com/CP1404/Practicals/tree/master/prac_05</w:t>
        </w:r>
      </w:hyperlink>
    </w:p>
    <w:p w14:paraId="7781A7C4" w14:textId="53B5C620" w:rsidR="005F541E" w:rsidRPr="005F541E" w:rsidRDefault="005F541E" w:rsidP="005F541E">
      <w:pPr>
        <w:pStyle w:val="EndNoteBibliography"/>
        <w:ind w:left="720" w:hanging="720"/>
      </w:pPr>
      <w:r w:rsidRPr="005F541E">
        <w:t>6.</w:t>
      </w:r>
      <w:r w:rsidRPr="005F541E">
        <w:tab/>
        <w:t xml:space="preserve">Negotiating the Maze of Academic Integrity in Computing Education. </w:t>
      </w:r>
      <w:hyperlink r:id="rId19" w:history="1">
        <w:r w:rsidRPr="005F541E">
          <w:rPr>
            <w:rStyle w:val="Hyperlink"/>
          </w:rPr>
          <w:t>https://dl.acm.org/citation.cfm?doid=3024906.3024910</w:t>
        </w:r>
      </w:hyperlink>
    </w:p>
    <w:p w14:paraId="189BF322" w14:textId="771EE69A" w:rsidR="000F298A" w:rsidRPr="00455483" w:rsidRDefault="000F298A" w:rsidP="000F298A">
      <w:pPr>
        <w:rPr>
          <w:rFonts w:ascii="Courier New" w:hAnsi="Courier New" w:cs="Courier New"/>
          <w:sz w:val="18"/>
          <w:szCs w:val="18"/>
        </w:rPr>
      </w:pPr>
      <w:r>
        <w:rPr>
          <w:rFonts w:asciiTheme="majorHAnsi" w:hAnsiTheme="majorHAnsi" w:cstheme="majorHAnsi"/>
          <w:sz w:val="4"/>
          <w:szCs w:val="4"/>
        </w:rPr>
        <w:fldChar w:fldCharType="end"/>
      </w:r>
    </w:p>
    <w:p w14:paraId="350D0C61" w14:textId="77777777" w:rsidR="001F35B4" w:rsidRDefault="001F35B4" w:rsidP="00CA7610">
      <w:pPr>
        <w:pStyle w:val="Heading2"/>
        <w:rPr>
          <w:sz w:val="19"/>
          <w:szCs w:val="20"/>
        </w:rPr>
      </w:pPr>
    </w:p>
    <w:p w14:paraId="1DBF0F95" w14:textId="77777777" w:rsidR="008462DE" w:rsidRDefault="008462DE" w:rsidP="003841CC">
      <w:pPr>
        <w:pStyle w:val="Sub-Headings"/>
        <w:sectPr w:rsidR="008462DE" w:rsidSect="005110A8">
          <w:footerReference w:type="default" r:id="rId20"/>
          <w:pgSz w:w="11900" w:h="16820"/>
          <w:pgMar w:top="680" w:right="964" w:bottom="680" w:left="964" w:header="454" w:footer="510" w:gutter="0"/>
          <w:cols w:space="720"/>
          <w:docGrid w:linePitch="360"/>
        </w:sectPr>
      </w:pPr>
    </w:p>
    <w:p w14:paraId="6458E752" w14:textId="175E7519" w:rsidR="004400CA" w:rsidRDefault="004400CA" w:rsidP="003841CC">
      <w:pPr>
        <w:pStyle w:val="Sub-Headings"/>
      </w:pPr>
      <w:r>
        <w:lastRenderedPageBreak/>
        <w:t>Marking Scheme</w:t>
      </w:r>
      <w:r w:rsidR="001F35B4">
        <w:t>:</w:t>
      </w:r>
    </w:p>
    <w:p w14:paraId="1A109275" w14:textId="622F5A49" w:rsidR="00CD6A63" w:rsidRPr="00F31A9D" w:rsidRDefault="00DB408D" w:rsidP="00F31A9D">
      <w:pPr>
        <w:rPr>
          <w:szCs w:val="20"/>
        </w:rPr>
      </w:pPr>
      <w:r w:rsidRPr="000A4561">
        <w:rPr>
          <w:szCs w:val="20"/>
        </w:rPr>
        <w:t>Ensure that you follow</w:t>
      </w:r>
      <w:r w:rsidR="002A6ECC" w:rsidRPr="000A4561">
        <w:rPr>
          <w:szCs w:val="20"/>
        </w:rPr>
        <w:t xml:space="preserve"> the processes </w:t>
      </w:r>
      <w:r w:rsidRPr="000A4561">
        <w:rPr>
          <w:szCs w:val="20"/>
        </w:rPr>
        <w:t xml:space="preserve">and guidelines </w:t>
      </w:r>
      <w:r w:rsidR="002A6ECC" w:rsidRPr="000A4561">
        <w:rPr>
          <w:szCs w:val="20"/>
        </w:rPr>
        <w:t>taught in class in order to produce high quality work.</w:t>
      </w:r>
      <w:r w:rsidRPr="000A4561">
        <w:rPr>
          <w:szCs w:val="20"/>
        </w:rPr>
        <w:t xml:space="preserve"> Do not just focus on getting the program working.</w:t>
      </w:r>
      <w:r w:rsidR="002A6ECC" w:rsidRPr="000A4561">
        <w:rPr>
          <w:szCs w:val="20"/>
        </w:rPr>
        <w:t xml:space="preserve"> </w:t>
      </w:r>
      <w:r w:rsidRPr="000A4561">
        <w:rPr>
          <w:szCs w:val="20"/>
        </w:rPr>
        <w:t>This</w:t>
      </w:r>
      <w:r w:rsidR="004354EB" w:rsidRPr="000A4561">
        <w:rPr>
          <w:szCs w:val="20"/>
        </w:rPr>
        <w:t xml:space="preserve"> assessment rubric provides you with the characteristics of exemplary, </w:t>
      </w:r>
      <w:r w:rsidR="000A4561">
        <w:rPr>
          <w:szCs w:val="20"/>
        </w:rPr>
        <w:t xml:space="preserve">good, </w:t>
      </w:r>
      <w:r w:rsidRPr="000A4561">
        <w:rPr>
          <w:szCs w:val="20"/>
        </w:rPr>
        <w:t>competent,</w:t>
      </w:r>
      <w:r w:rsidR="004354EB" w:rsidRPr="000A4561">
        <w:rPr>
          <w:szCs w:val="20"/>
        </w:rPr>
        <w:t xml:space="preserve"> </w:t>
      </w:r>
      <w:r w:rsidRPr="000A4561">
        <w:rPr>
          <w:szCs w:val="20"/>
        </w:rPr>
        <w:t xml:space="preserve">marginal </w:t>
      </w:r>
      <w:r w:rsidR="004354EB" w:rsidRPr="000A4561">
        <w:rPr>
          <w:szCs w:val="20"/>
        </w:rPr>
        <w:t>and un</w:t>
      </w:r>
      <w:r w:rsidRPr="000A4561">
        <w:rPr>
          <w:szCs w:val="20"/>
        </w:rPr>
        <w:t>acceptable</w:t>
      </w:r>
      <w:r w:rsidR="004354EB" w:rsidRPr="000A4561">
        <w:rPr>
          <w:szCs w:val="20"/>
        </w:rPr>
        <w:t xml:space="preserve"> work in relation to task criteria.</w:t>
      </w:r>
    </w:p>
    <w:p w14:paraId="615D53E9" w14:textId="77777777" w:rsidR="007F4B21" w:rsidRDefault="007F4B21" w:rsidP="000A4561">
      <w:pPr>
        <w:jc w:val="both"/>
        <w:rPr>
          <w:rFonts w:asciiTheme="majorHAnsi" w:hAnsiTheme="majorHAnsi" w:cstheme="majorHAnsi"/>
          <w:sz w:val="4"/>
          <w:szCs w:val="4"/>
        </w:rPr>
      </w:pPr>
    </w:p>
    <w:tbl>
      <w:tblPr>
        <w:tblStyle w:val="TableGrid"/>
        <w:tblW w:w="5000" w:type="pct"/>
        <w:tblLook w:val="04A0" w:firstRow="1" w:lastRow="0" w:firstColumn="1" w:lastColumn="0" w:noHBand="0" w:noVBand="1"/>
      </w:tblPr>
      <w:tblGrid>
        <w:gridCol w:w="1886"/>
        <w:gridCol w:w="2797"/>
        <w:gridCol w:w="2574"/>
        <w:gridCol w:w="2800"/>
        <w:gridCol w:w="2800"/>
        <w:gridCol w:w="2819"/>
      </w:tblGrid>
      <w:tr w:rsidR="00F31A9D" w:rsidRPr="00FE1907" w14:paraId="2B0AED56" w14:textId="77777777" w:rsidTr="0076241E">
        <w:tc>
          <w:tcPr>
            <w:tcW w:w="602" w:type="pct"/>
            <w:vAlign w:val="center"/>
          </w:tcPr>
          <w:p w14:paraId="107E5736" w14:textId="77777777" w:rsidR="00F31A9D" w:rsidRPr="00DB408D" w:rsidRDefault="00F31A9D" w:rsidP="0076241E">
            <w:pPr>
              <w:jc w:val="both"/>
              <w:rPr>
                <w:sz w:val="18"/>
                <w:szCs w:val="18"/>
              </w:rPr>
            </w:pPr>
            <w:r w:rsidRPr="00FE1907">
              <w:rPr>
                <w:b/>
                <w:bCs/>
                <w:sz w:val="18"/>
                <w:szCs w:val="18"/>
              </w:rPr>
              <w:t>Criteria</w:t>
            </w:r>
          </w:p>
        </w:tc>
        <w:tc>
          <w:tcPr>
            <w:tcW w:w="892" w:type="pct"/>
            <w:vAlign w:val="center"/>
          </w:tcPr>
          <w:p w14:paraId="59E46D36" w14:textId="77777777" w:rsidR="00F31A9D" w:rsidRPr="00DB408D" w:rsidRDefault="00F31A9D" w:rsidP="0076241E">
            <w:pPr>
              <w:jc w:val="both"/>
              <w:rPr>
                <w:sz w:val="18"/>
                <w:szCs w:val="18"/>
              </w:rPr>
            </w:pPr>
            <w:r w:rsidRPr="00FE1907">
              <w:rPr>
                <w:b/>
                <w:bCs/>
                <w:sz w:val="18"/>
                <w:szCs w:val="18"/>
              </w:rPr>
              <w:t>Exemplary (</w:t>
            </w:r>
            <w:r>
              <w:rPr>
                <w:b/>
                <w:bCs/>
                <w:sz w:val="18"/>
                <w:szCs w:val="18"/>
              </w:rPr>
              <w:t>9, 10</w:t>
            </w:r>
            <w:r w:rsidRPr="00FE1907">
              <w:rPr>
                <w:b/>
                <w:bCs/>
                <w:sz w:val="18"/>
                <w:szCs w:val="18"/>
              </w:rPr>
              <w:t>)</w:t>
            </w:r>
          </w:p>
        </w:tc>
        <w:tc>
          <w:tcPr>
            <w:tcW w:w="821" w:type="pct"/>
          </w:tcPr>
          <w:p w14:paraId="2B3E8C1B" w14:textId="77777777" w:rsidR="00F31A9D" w:rsidRPr="00DB408D" w:rsidRDefault="00F31A9D" w:rsidP="0076241E">
            <w:pPr>
              <w:jc w:val="both"/>
              <w:rPr>
                <w:b/>
                <w:bCs/>
                <w:sz w:val="18"/>
                <w:szCs w:val="18"/>
              </w:rPr>
            </w:pPr>
            <w:r w:rsidRPr="00FE1907">
              <w:rPr>
                <w:b/>
                <w:bCs/>
                <w:sz w:val="18"/>
                <w:szCs w:val="18"/>
              </w:rPr>
              <w:t>Good (</w:t>
            </w:r>
            <w:r>
              <w:rPr>
                <w:b/>
                <w:bCs/>
                <w:sz w:val="18"/>
                <w:szCs w:val="18"/>
              </w:rPr>
              <w:t>7, 8</w:t>
            </w:r>
            <w:r w:rsidRPr="00FE1907">
              <w:rPr>
                <w:b/>
                <w:bCs/>
                <w:sz w:val="18"/>
                <w:szCs w:val="18"/>
              </w:rPr>
              <w:t>)</w:t>
            </w:r>
          </w:p>
        </w:tc>
        <w:tc>
          <w:tcPr>
            <w:tcW w:w="893" w:type="pct"/>
          </w:tcPr>
          <w:p w14:paraId="1991B955" w14:textId="77777777" w:rsidR="00F31A9D" w:rsidRPr="00DB408D" w:rsidRDefault="00F31A9D" w:rsidP="0076241E">
            <w:pPr>
              <w:jc w:val="both"/>
              <w:rPr>
                <w:b/>
                <w:bCs/>
                <w:sz w:val="18"/>
                <w:szCs w:val="18"/>
              </w:rPr>
            </w:pPr>
            <w:r w:rsidRPr="00FE1907">
              <w:rPr>
                <w:b/>
                <w:bCs/>
                <w:sz w:val="18"/>
                <w:szCs w:val="18"/>
              </w:rPr>
              <w:t>Satisfactory (</w:t>
            </w:r>
            <w:r>
              <w:rPr>
                <w:b/>
                <w:bCs/>
                <w:sz w:val="18"/>
                <w:szCs w:val="18"/>
              </w:rPr>
              <w:t>5, 6</w:t>
            </w:r>
            <w:r w:rsidRPr="00FE1907">
              <w:rPr>
                <w:b/>
                <w:bCs/>
                <w:sz w:val="18"/>
                <w:szCs w:val="18"/>
              </w:rPr>
              <w:t>)</w:t>
            </w:r>
          </w:p>
        </w:tc>
        <w:tc>
          <w:tcPr>
            <w:tcW w:w="893" w:type="pct"/>
            <w:vAlign w:val="center"/>
          </w:tcPr>
          <w:p w14:paraId="067FBD56" w14:textId="77777777" w:rsidR="00F31A9D" w:rsidRPr="00DB408D" w:rsidRDefault="00F31A9D" w:rsidP="0076241E">
            <w:pPr>
              <w:jc w:val="both"/>
              <w:rPr>
                <w:sz w:val="18"/>
                <w:szCs w:val="18"/>
              </w:rPr>
            </w:pPr>
            <w:r w:rsidRPr="00FE1907">
              <w:rPr>
                <w:b/>
                <w:bCs/>
                <w:sz w:val="18"/>
                <w:szCs w:val="18"/>
              </w:rPr>
              <w:t>Limited (</w:t>
            </w:r>
            <w:r>
              <w:rPr>
                <w:b/>
                <w:bCs/>
                <w:sz w:val="18"/>
                <w:szCs w:val="18"/>
              </w:rPr>
              <w:t>2, 3, 4</w:t>
            </w:r>
            <w:r w:rsidRPr="00FE1907">
              <w:rPr>
                <w:b/>
                <w:bCs/>
                <w:sz w:val="18"/>
                <w:szCs w:val="18"/>
              </w:rPr>
              <w:t>)</w:t>
            </w:r>
          </w:p>
        </w:tc>
        <w:tc>
          <w:tcPr>
            <w:tcW w:w="899" w:type="pct"/>
            <w:vAlign w:val="center"/>
          </w:tcPr>
          <w:p w14:paraId="6D8F3C58" w14:textId="77777777" w:rsidR="00F31A9D" w:rsidRPr="00DB408D" w:rsidRDefault="00F31A9D" w:rsidP="0076241E">
            <w:pPr>
              <w:jc w:val="both"/>
              <w:rPr>
                <w:sz w:val="18"/>
                <w:szCs w:val="18"/>
              </w:rPr>
            </w:pPr>
            <w:r w:rsidRPr="00FE1907">
              <w:rPr>
                <w:b/>
                <w:bCs/>
                <w:sz w:val="18"/>
                <w:szCs w:val="18"/>
              </w:rPr>
              <w:t>Very Limited (0</w:t>
            </w:r>
            <w:r>
              <w:rPr>
                <w:b/>
                <w:bCs/>
                <w:sz w:val="18"/>
                <w:szCs w:val="18"/>
              </w:rPr>
              <w:t>, 1</w:t>
            </w:r>
            <w:r w:rsidRPr="00FE1907">
              <w:rPr>
                <w:b/>
                <w:bCs/>
                <w:sz w:val="18"/>
                <w:szCs w:val="18"/>
              </w:rPr>
              <w:t>)</w:t>
            </w:r>
          </w:p>
        </w:tc>
      </w:tr>
      <w:tr w:rsidR="001B019B" w:rsidRPr="00DB408D" w14:paraId="528FE430" w14:textId="77777777" w:rsidTr="005F2B8B">
        <w:tc>
          <w:tcPr>
            <w:tcW w:w="602" w:type="pct"/>
          </w:tcPr>
          <w:p w14:paraId="3DDB446B" w14:textId="77777777" w:rsidR="001B019B" w:rsidRPr="00DB408D" w:rsidRDefault="001B019B" w:rsidP="001B019B">
            <w:pPr>
              <w:rPr>
                <w:rFonts w:cs="Arial"/>
                <w:b/>
                <w:sz w:val="18"/>
                <w:szCs w:val="18"/>
                <w:u w:val="single"/>
              </w:rPr>
            </w:pPr>
            <w:r w:rsidRPr="00DB408D">
              <w:rPr>
                <w:rFonts w:cs="Arial"/>
                <w:b/>
                <w:sz w:val="18"/>
                <w:szCs w:val="18"/>
                <w:u w:val="single"/>
              </w:rPr>
              <w:t>Program Execution</w:t>
            </w:r>
            <w:r w:rsidRPr="00DB408D" w:rsidDel="00F57A20">
              <w:rPr>
                <w:rFonts w:cs="Arial"/>
                <w:b/>
                <w:sz w:val="18"/>
                <w:szCs w:val="18"/>
                <w:u w:val="single"/>
              </w:rPr>
              <w:t xml:space="preserve"> </w:t>
            </w:r>
          </w:p>
          <w:p w14:paraId="1FDC98BC" w14:textId="77777777" w:rsidR="001B019B" w:rsidRPr="00DB408D" w:rsidRDefault="001B019B" w:rsidP="001B019B">
            <w:pPr>
              <w:rPr>
                <w:b/>
                <w:sz w:val="18"/>
                <w:szCs w:val="18"/>
              </w:rPr>
            </w:pPr>
            <w:r w:rsidRPr="00FE1907">
              <w:rPr>
                <w:b/>
                <w:sz w:val="18"/>
                <w:szCs w:val="18"/>
              </w:rPr>
              <w:t>Correctness</w:t>
            </w:r>
            <w:r w:rsidRPr="00FE1907">
              <w:rPr>
                <w:b/>
                <w:sz w:val="18"/>
                <w:szCs w:val="18"/>
              </w:rPr>
              <w:br/>
            </w:r>
            <w:r w:rsidRPr="00730932">
              <w:rPr>
                <w:i/>
                <w:sz w:val="18"/>
                <w:szCs w:val="18"/>
              </w:rPr>
              <w:t xml:space="preserve">Worth double </w:t>
            </w:r>
          </w:p>
        </w:tc>
        <w:tc>
          <w:tcPr>
            <w:tcW w:w="892" w:type="pct"/>
          </w:tcPr>
          <w:p w14:paraId="6CDC324B" w14:textId="77777777" w:rsidR="001B019B" w:rsidRPr="009E61A6" w:rsidRDefault="001B019B" w:rsidP="001B019B">
            <w:pPr>
              <w:rPr>
                <w:sz w:val="17"/>
                <w:szCs w:val="17"/>
              </w:rPr>
            </w:pPr>
            <w:r w:rsidRPr="009E61A6">
              <w:rPr>
                <w:sz w:val="17"/>
                <w:szCs w:val="17"/>
              </w:rPr>
              <w:t>Program works correctly for all functionality required.</w:t>
            </w:r>
          </w:p>
        </w:tc>
        <w:tc>
          <w:tcPr>
            <w:tcW w:w="821" w:type="pct"/>
            <w:vMerge w:val="restart"/>
            <w:vAlign w:val="center"/>
          </w:tcPr>
          <w:p w14:paraId="56826AD2" w14:textId="2DC3C670" w:rsidR="001B019B" w:rsidRPr="009E61A6" w:rsidRDefault="001B019B" w:rsidP="001B019B">
            <w:pPr>
              <w:rPr>
                <w:sz w:val="17"/>
                <w:szCs w:val="17"/>
              </w:rPr>
            </w:pPr>
            <w:r w:rsidRPr="009E61A6">
              <w:rPr>
                <w:bCs/>
                <w:sz w:val="17"/>
                <w:szCs w:val="17"/>
                <w:lang w:val="en-US"/>
              </w:rPr>
              <w:t>Exhibits aspects of exemplary (left) and satisfactory (right)</w:t>
            </w:r>
          </w:p>
        </w:tc>
        <w:tc>
          <w:tcPr>
            <w:tcW w:w="893" w:type="pct"/>
          </w:tcPr>
          <w:p w14:paraId="6448D2A1" w14:textId="77777777" w:rsidR="001B019B" w:rsidRPr="009E61A6" w:rsidRDefault="001B019B" w:rsidP="001B019B">
            <w:pPr>
              <w:rPr>
                <w:b/>
                <w:sz w:val="17"/>
                <w:szCs w:val="17"/>
              </w:rPr>
            </w:pPr>
            <w:r w:rsidRPr="009E61A6">
              <w:rPr>
                <w:sz w:val="17"/>
                <w:szCs w:val="17"/>
              </w:rPr>
              <w:t>Program mostly works correctly for most functionality, but there is/are some required aspects missing or that have problems.</w:t>
            </w:r>
          </w:p>
        </w:tc>
        <w:tc>
          <w:tcPr>
            <w:tcW w:w="893" w:type="pct"/>
            <w:vMerge w:val="restart"/>
            <w:vAlign w:val="center"/>
          </w:tcPr>
          <w:p w14:paraId="58C54A3F" w14:textId="48476D4D" w:rsidR="001B019B" w:rsidRPr="009E61A6" w:rsidRDefault="001B019B" w:rsidP="001B019B">
            <w:pPr>
              <w:rPr>
                <w:sz w:val="17"/>
                <w:szCs w:val="17"/>
              </w:rPr>
            </w:pPr>
            <w:r w:rsidRPr="009E61A6">
              <w:rPr>
                <w:bCs/>
                <w:sz w:val="17"/>
                <w:szCs w:val="17"/>
                <w:lang w:val="en-US"/>
              </w:rPr>
              <w:t>Exhibits aspects of satisfactory (left) and very limited (right)</w:t>
            </w:r>
          </w:p>
        </w:tc>
        <w:tc>
          <w:tcPr>
            <w:tcW w:w="899" w:type="pct"/>
          </w:tcPr>
          <w:p w14:paraId="23BE31F9" w14:textId="77777777" w:rsidR="001B019B" w:rsidRPr="009E61A6" w:rsidRDefault="001B019B" w:rsidP="001B019B">
            <w:pPr>
              <w:rPr>
                <w:sz w:val="17"/>
                <w:szCs w:val="17"/>
              </w:rPr>
            </w:pPr>
            <w:r w:rsidRPr="009E61A6">
              <w:rPr>
                <w:sz w:val="17"/>
                <w:szCs w:val="17"/>
              </w:rPr>
              <w:t>Program works incorrectly for all functionality required.</w:t>
            </w:r>
          </w:p>
        </w:tc>
      </w:tr>
      <w:tr w:rsidR="001B019B" w:rsidRPr="00DB408D" w14:paraId="3CBC07DD" w14:textId="77777777" w:rsidTr="0076241E">
        <w:tc>
          <w:tcPr>
            <w:tcW w:w="602" w:type="pct"/>
          </w:tcPr>
          <w:p w14:paraId="7531F142" w14:textId="77777777" w:rsidR="001B019B" w:rsidRPr="00FE1907" w:rsidRDefault="001B019B" w:rsidP="001B019B">
            <w:pPr>
              <w:rPr>
                <w:b/>
                <w:sz w:val="18"/>
                <w:szCs w:val="18"/>
              </w:rPr>
            </w:pPr>
            <w:r w:rsidRPr="00FE1907">
              <w:rPr>
                <w:b/>
                <w:sz w:val="18"/>
                <w:szCs w:val="18"/>
              </w:rPr>
              <w:t>Error checking</w:t>
            </w:r>
            <w:r w:rsidRPr="00FE1907" w:rsidDel="00F57A20">
              <w:rPr>
                <w:b/>
                <w:sz w:val="18"/>
                <w:szCs w:val="18"/>
              </w:rPr>
              <w:t xml:space="preserve"> </w:t>
            </w:r>
          </w:p>
          <w:p w14:paraId="1801596E" w14:textId="77777777" w:rsidR="001B019B" w:rsidRPr="00FE1907" w:rsidRDefault="001B019B" w:rsidP="001B019B">
            <w:pPr>
              <w:tabs>
                <w:tab w:val="center" w:pos="4320"/>
                <w:tab w:val="right" w:pos="8640"/>
              </w:tabs>
              <w:rPr>
                <w:b/>
                <w:sz w:val="18"/>
                <w:szCs w:val="18"/>
              </w:rPr>
            </w:pPr>
          </w:p>
          <w:p w14:paraId="06D08C88" w14:textId="77777777" w:rsidR="001B019B" w:rsidRPr="00DB408D" w:rsidRDefault="001B019B" w:rsidP="001B019B">
            <w:pPr>
              <w:tabs>
                <w:tab w:val="center" w:pos="4320"/>
                <w:tab w:val="right" w:pos="8640"/>
              </w:tabs>
              <w:rPr>
                <w:b/>
                <w:sz w:val="18"/>
                <w:szCs w:val="18"/>
              </w:rPr>
            </w:pPr>
          </w:p>
        </w:tc>
        <w:tc>
          <w:tcPr>
            <w:tcW w:w="892" w:type="pct"/>
          </w:tcPr>
          <w:p w14:paraId="09AC0065" w14:textId="77777777" w:rsidR="001B019B" w:rsidRPr="009E61A6" w:rsidRDefault="001B019B" w:rsidP="001B019B">
            <w:pPr>
              <w:rPr>
                <w:sz w:val="17"/>
                <w:szCs w:val="17"/>
              </w:rPr>
            </w:pPr>
            <w:r w:rsidRPr="009E61A6">
              <w:rPr>
                <w:sz w:val="17"/>
                <w:szCs w:val="17"/>
              </w:rPr>
              <w:t>Invalid inputs are handled well using exceptions and control logic as instructed, for all user inputs.</w:t>
            </w:r>
          </w:p>
        </w:tc>
        <w:tc>
          <w:tcPr>
            <w:tcW w:w="821" w:type="pct"/>
            <w:vMerge/>
          </w:tcPr>
          <w:p w14:paraId="2697E501" w14:textId="77777777" w:rsidR="001B019B" w:rsidRPr="009E61A6" w:rsidRDefault="001B019B" w:rsidP="001B019B">
            <w:pPr>
              <w:rPr>
                <w:sz w:val="17"/>
                <w:szCs w:val="17"/>
              </w:rPr>
            </w:pPr>
          </w:p>
        </w:tc>
        <w:tc>
          <w:tcPr>
            <w:tcW w:w="893" w:type="pct"/>
          </w:tcPr>
          <w:p w14:paraId="2C3927B0" w14:textId="77777777" w:rsidR="001B019B" w:rsidRPr="009E61A6" w:rsidRDefault="001B019B" w:rsidP="001B019B">
            <w:pPr>
              <w:rPr>
                <w:b/>
                <w:sz w:val="17"/>
                <w:szCs w:val="17"/>
              </w:rPr>
            </w:pPr>
            <w:r w:rsidRPr="009E61A6">
              <w:rPr>
                <w:sz w:val="17"/>
                <w:szCs w:val="17"/>
              </w:rPr>
              <w:t>Invalid inputs are mostly handled correctly as instructed, but there is/are some problem(s), e.g. exceptions not well used.</w:t>
            </w:r>
          </w:p>
        </w:tc>
        <w:tc>
          <w:tcPr>
            <w:tcW w:w="893" w:type="pct"/>
            <w:vMerge/>
          </w:tcPr>
          <w:p w14:paraId="27B459FD" w14:textId="77777777" w:rsidR="001B019B" w:rsidRPr="009E61A6" w:rsidRDefault="001B019B" w:rsidP="001B019B">
            <w:pPr>
              <w:rPr>
                <w:sz w:val="17"/>
                <w:szCs w:val="17"/>
              </w:rPr>
            </w:pPr>
          </w:p>
        </w:tc>
        <w:tc>
          <w:tcPr>
            <w:tcW w:w="899" w:type="pct"/>
          </w:tcPr>
          <w:p w14:paraId="4CED0A96" w14:textId="77777777" w:rsidR="001B019B" w:rsidRPr="009E61A6" w:rsidRDefault="001B019B" w:rsidP="001B019B">
            <w:pPr>
              <w:rPr>
                <w:sz w:val="17"/>
                <w:szCs w:val="17"/>
              </w:rPr>
            </w:pPr>
            <w:r w:rsidRPr="009E61A6">
              <w:rPr>
                <w:sz w:val="17"/>
                <w:szCs w:val="17"/>
              </w:rPr>
              <w:t>Error checking is not done or is very poorly attempted.</w:t>
            </w:r>
          </w:p>
        </w:tc>
      </w:tr>
      <w:tr w:rsidR="001B019B" w:rsidRPr="00FE1907" w14:paraId="3A33AD63" w14:textId="77777777" w:rsidTr="0076241E">
        <w:tc>
          <w:tcPr>
            <w:tcW w:w="602" w:type="pct"/>
          </w:tcPr>
          <w:p w14:paraId="14868E4B" w14:textId="77777777" w:rsidR="001B019B" w:rsidRPr="00DB408D" w:rsidRDefault="001B019B" w:rsidP="001B019B">
            <w:pPr>
              <w:rPr>
                <w:b/>
                <w:sz w:val="18"/>
                <w:szCs w:val="18"/>
              </w:rPr>
            </w:pPr>
            <w:r w:rsidRPr="00FE1907">
              <w:rPr>
                <w:b/>
                <w:sz w:val="18"/>
                <w:szCs w:val="18"/>
              </w:rPr>
              <w:t>Similarity to sample output (including all formatting)</w:t>
            </w:r>
          </w:p>
        </w:tc>
        <w:tc>
          <w:tcPr>
            <w:tcW w:w="892" w:type="pct"/>
          </w:tcPr>
          <w:p w14:paraId="090D8108" w14:textId="77777777" w:rsidR="001B019B" w:rsidRPr="009E61A6" w:rsidRDefault="001B019B" w:rsidP="001B019B">
            <w:pPr>
              <w:rPr>
                <w:b/>
                <w:sz w:val="17"/>
                <w:szCs w:val="17"/>
              </w:rPr>
            </w:pPr>
            <w:r w:rsidRPr="009E61A6">
              <w:rPr>
                <w:sz w:val="17"/>
                <w:szCs w:val="17"/>
              </w:rPr>
              <w:t>All outputs match sample output perfectly, or only one minor difference, e.g. wording, spacing.</w:t>
            </w:r>
          </w:p>
        </w:tc>
        <w:tc>
          <w:tcPr>
            <w:tcW w:w="821" w:type="pct"/>
            <w:vMerge/>
          </w:tcPr>
          <w:p w14:paraId="661BC2B5" w14:textId="77777777" w:rsidR="001B019B" w:rsidRPr="009E61A6" w:rsidRDefault="001B019B" w:rsidP="001B019B">
            <w:pPr>
              <w:rPr>
                <w:sz w:val="17"/>
                <w:szCs w:val="17"/>
              </w:rPr>
            </w:pPr>
          </w:p>
        </w:tc>
        <w:tc>
          <w:tcPr>
            <w:tcW w:w="893" w:type="pct"/>
          </w:tcPr>
          <w:p w14:paraId="52097970" w14:textId="77777777" w:rsidR="001B019B" w:rsidRPr="009E61A6" w:rsidRDefault="001B019B" w:rsidP="001B019B">
            <w:pPr>
              <w:rPr>
                <w:b/>
                <w:sz w:val="17"/>
                <w:szCs w:val="17"/>
              </w:rPr>
            </w:pPr>
            <w:r w:rsidRPr="009E61A6">
              <w:rPr>
                <w:sz w:val="17"/>
                <w:szCs w:val="17"/>
              </w:rPr>
              <w:t>Multiple differences (e.g. typos, spacing, formatting) in program output compared to sample output.</w:t>
            </w:r>
          </w:p>
        </w:tc>
        <w:tc>
          <w:tcPr>
            <w:tcW w:w="893" w:type="pct"/>
            <w:vMerge/>
          </w:tcPr>
          <w:p w14:paraId="508495CD" w14:textId="77777777" w:rsidR="001B019B" w:rsidRPr="009E61A6" w:rsidRDefault="001B019B" w:rsidP="001B019B">
            <w:pPr>
              <w:rPr>
                <w:b/>
                <w:sz w:val="17"/>
                <w:szCs w:val="17"/>
              </w:rPr>
            </w:pPr>
          </w:p>
        </w:tc>
        <w:tc>
          <w:tcPr>
            <w:tcW w:w="899" w:type="pct"/>
          </w:tcPr>
          <w:p w14:paraId="0973CAB1" w14:textId="77777777" w:rsidR="001B019B" w:rsidRPr="009E61A6" w:rsidRDefault="001B019B" w:rsidP="001B019B">
            <w:pPr>
              <w:rPr>
                <w:sz w:val="17"/>
                <w:szCs w:val="17"/>
              </w:rPr>
            </w:pPr>
            <w:r w:rsidRPr="009E61A6">
              <w:rPr>
                <w:sz w:val="17"/>
                <w:szCs w:val="17"/>
              </w:rPr>
              <w:t>No reasonable attempt made to match sample output. Very many differences.</w:t>
            </w:r>
          </w:p>
        </w:tc>
      </w:tr>
      <w:tr w:rsidR="001B019B" w:rsidRPr="00DB408D" w14:paraId="3A6E81DB" w14:textId="77777777" w:rsidTr="0076241E">
        <w:tc>
          <w:tcPr>
            <w:tcW w:w="602" w:type="pct"/>
          </w:tcPr>
          <w:p w14:paraId="6B8F7492" w14:textId="77777777" w:rsidR="001B019B" w:rsidRPr="00DB408D" w:rsidRDefault="001B019B" w:rsidP="001B019B">
            <w:pPr>
              <w:rPr>
                <w:b/>
                <w:sz w:val="18"/>
                <w:szCs w:val="18"/>
              </w:rPr>
            </w:pPr>
            <w:r w:rsidRPr="00DB408D">
              <w:rPr>
                <w:rFonts w:cs="Arial"/>
                <w:b/>
                <w:sz w:val="18"/>
                <w:szCs w:val="18"/>
                <w:u w:val="single"/>
              </w:rPr>
              <w:t>Quality of Code</w:t>
            </w:r>
            <w:r w:rsidRPr="00FE1907">
              <w:rPr>
                <w:b/>
                <w:sz w:val="18"/>
                <w:szCs w:val="18"/>
              </w:rPr>
              <w:br/>
              <w:t>Identifier naming</w:t>
            </w:r>
          </w:p>
        </w:tc>
        <w:tc>
          <w:tcPr>
            <w:tcW w:w="892" w:type="pct"/>
          </w:tcPr>
          <w:p w14:paraId="7977FB6C" w14:textId="77777777" w:rsidR="001B019B" w:rsidRPr="009E61A6" w:rsidRDefault="001B019B" w:rsidP="001B019B">
            <w:pPr>
              <w:rPr>
                <w:sz w:val="17"/>
                <w:szCs w:val="17"/>
              </w:rPr>
            </w:pPr>
            <w:r w:rsidRPr="009E61A6">
              <w:rPr>
                <w:sz w:val="17"/>
                <w:szCs w:val="17"/>
              </w:rPr>
              <w:t>All function, variable and constant names are appropriate, meaningful and consistent.</w:t>
            </w:r>
          </w:p>
        </w:tc>
        <w:tc>
          <w:tcPr>
            <w:tcW w:w="821" w:type="pct"/>
            <w:vMerge/>
          </w:tcPr>
          <w:p w14:paraId="0AF55E24" w14:textId="77777777" w:rsidR="001B019B" w:rsidRPr="009E61A6" w:rsidRDefault="001B019B" w:rsidP="001B019B">
            <w:pPr>
              <w:rPr>
                <w:sz w:val="17"/>
                <w:szCs w:val="17"/>
              </w:rPr>
            </w:pPr>
          </w:p>
        </w:tc>
        <w:tc>
          <w:tcPr>
            <w:tcW w:w="893" w:type="pct"/>
          </w:tcPr>
          <w:p w14:paraId="022940F5" w14:textId="77777777" w:rsidR="001B019B" w:rsidRPr="009E61A6" w:rsidRDefault="001B019B" w:rsidP="001B019B">
            <w:pPr>
              <w:rPr>
                <w:sz w:val="17"/>
                <w:szCs w:val="17"/>
              </w:rPr>
            </w:pPr>
            <w:r w:rsidRPr="009E61A6">
              <w:rPr>
                <w:sz w:val="17"/>
                <w:szCs w:val="17"/>
              </w:rPr>
              <w:t>Multiple function, variable or constant names are not appropriate, meaningful or consistent.</w:t>
            </w:r>
          </w:p>
        </w:tc>
        <w:tc>
          <w:tcPr>
            <w:tcW w:w="893" w:type="pct"/>
            <w:vMerge/>
          </w:tcPr>
          <w:p w14:paraId="03AD9B20" w14:textId="77777777" w:rsidR="001B019B" w:rsidRPr="009E61A6" w:rsidRDefault="001B019B" w:rsidP="001B019B">
            <w:pPr>
              <w:rPr>
                <w:sz w:val="17"/>
                <w:szCs w:val="17"/>
              </w:rPr>
            </w:pPr>
          </w:p>
        </w:tc>
        <w:tc>
          <w:tcPr>
            <w:tcW w:w="899" w:type="pct"/>
          </w:tcPr>
          <w:p w14:paraId="3624BCDF" w14:textId="77777777" w:rsidR="001B019B" w:rsidRPr="009E61A6" w:rsidRDefault="001B019B" w:rsidP="001B019B">
            <w:pPr>
              <w:rPr>
                <w:sz w:val="17"/>
                <w:szCs w:val="17"/>
              </w:rPr>
            </w:pPr>
            <w:r w:rsidRPr="009E61A6">
              <w:rPr>
                <w:sz w:val="17"/>
                <w:szCs w:val="17"/>
              </w:rPr>
              <w:t>Many function, variable or constant names are not appropriate, meaningful or consistent.</w:t>
            </w:r>
          </w:p>
        </w:tc>
      </w:tr>
      <w:tr w:rsidR="001B019B" w:rsidRPr="00DB408D" w14:paraId="0EEC7EFF" w14:textId="77777777" w:rsidTr="0076241E">
        <w:tc>
          <w:tcPr>
            <w:tcW w:w="602" w:type="pct"/>
          </w:tcPr>
          <w:p w14:paraId="3C788AB9" w14:textId="77777777" w:rsidR="001B019B" w:rsidRPr="00DB408D" w:rsidRDefault="001B019B" w:rsidP="001B019B">
            <w:pPr>
              <w:rPr>
                <w:b/>
                <w:sz w:val="18"/>
                <w:szCs w:val="18"/>
              </w:rPr>
            </w:pPr>
            <w:r w:rsidRPr="00FE1907">
              <w:rPr>
                <w:b/>
                <w:sz w:val="18"/>
                <w:szCs w:val="18"/>
              </w:rPr>
              <w:t>Use of code constructs</w:t>
            </w:r>
          </w:p>
        </w:tc>
        <w:tc>
          <w:tcPr>
            <w:tcW w:w="892" w:type="pct"/>
          </w:tcPr>
          <w:p w14:paraId="776E9EB7" w14:textId="77777777" w:rsidR="001B019B" w:rsidRPr="009E61A6" w:rsidRDefault="001B019B" w:rsidP="001B019B">
            <w:pPr>
              <w:rPr>
                <w:sz w:val="17"/>
                <w:szCs w:val="17"/>
              </w:rPr>
            </w:pPr>
            <w:r w:rsidRPr="009E61A6">
              <w:rPr>
                <w:sz w:val="17"/>
                <w:szCs w:val="17"/>
              </w:rPr>
              <w:t>Appropriate and efficient code use, including good logical choices for data structures and loops, good use of constants, etc.</w:t>
            </w:r>
          </w:p>
        </w:tc>
        <w:tc>
          <w:tcPr>
            <w:tcW w:w="821" w:type="pct"/>
            <w:vMerge/>
          </w:tcPr>
          <w:p w14:paraId="69CBC591" w14:textId="77777777" w:rsidR="001B019B" w:rsidRPr="009E61A6" w:rsidRDefault="001B019B" w:rsidP="001B019B">
            <w:pPr>
              <w:rPr>
                <w:sz w:val="17"/>
                <w:szCs w:val="17"/>
              </w:rPr>
            </w:pPr>
          </w:p>
        </w:tc>
        <w:tc>
          <w:tcPr>
            <w:tcW w:w="893" w:type="pct"/>
          </w:tcPr>
          <w:p w14:paraId="49674BE1" w14:textId="77777777" w:rsidR="001B019B" w:rsidRPr="009E61A6" w:rsidRDefault="001B019B" w:rsidP="001B019B">
            <w:pPr>
              <w:rPr>
                <w:sz w:val="17"/>
                <w:szCs w:val="17"/>
              </w:rPr>
            </w:pPr>
            <w:r w:rsidRPr="009E61A6">
              <w:rPr>
                <w:sz w:val="17"/>
                <w:szCs w:val="17"/>
              </w:rPr>
              <w:t>Mostly appropriate code use but with definite problems, e.g. unnecessary code, poor choice of data structures or loops, no use of constants.</w:t>
            </w:r>
          </w:p>
        </w:tc>
        <w:tc>
          <w:tcPr>
            <w:tcW w:w="893" w:type="pct"/>
            <w:vMerge/>
          </w:tcPr>
          <w:p w14:paraId="1AD6C86A" w14:textId="77777777" w:rsidR="001B019B" w:rsidRPr="009E61A6" w:rsidRDefault="001B019B" w:rsidP="001B019B">
            <w:pPr>
              <w:rPr>
                <w:sz w:val="17"/>
                <w:szCs w:val="17"/>
              </w:rPr>
            </w:pPr>
          </w:p>
        </w:tc>
        <w:tc>
          <w:tcPr>
            <w:tcW w:w="899" w:type="pct"/>
          </w:tcPr>
          <w:p w14:paraId="3CD33D89" w14:textId="77777777" w:rsidR="001B019B" w:rsidRPr="009E61A6" w:rsidRDefault="001B019B" w:rsidP="001B019B">
            <w:pPr>
              <w:rPr>
                <w:sz w:val="17"/>
                <w:szCs w:val="17"/>
              </w:rPr>
            </w:pPr>
            <w:r w:rsidRPr="009E61A6">
              <w:rPr>
                <w:sz w:val="17"/>
                <w:szCs w:val="17"/>
              </w:rPr>
              <w:t>Many significant problems with code use.</w:t>
            </w:r>
          </w:p>
        </w:tc>
      </w:tr>
      <w:tr w:rsidR="001B019B" w:rsidRPr="00DB408D" w14:paraId="699FFD1F" w14:textId="77777777" w:rsidTr="0076241E">
        <w:tc>
          <w:tcPr>
            <w:tcW w:w="602" w:type="pct"/>
          </w:tcPr>
          <w:p w14:paraId="21D0C864" w14:textId="77777777" w:rsidR="001B019B" w:rsidRPr="00DB408D" w:rsidRDefault="001B019B" w:rsidP="001B019B">
            <w:pPr>
              <w:rPr>
                <w:b/>
                <w:sz w:val="18"/>
                <w:szCs w:val="18"/>
              </w:rPr>
            </w:pPr>
            <w:r w:rsidRPr="00FE1907">
              <w:rPr>
                <w:b/>
                <w:sz w:val="18"/>
                <w:szCs w:val="18"/>
              </w:rPr>
              <w:t>Use of functions</w:t>
            </w:r>
          </w:p>
        </w:tc>
        <w:tc>
          <w:tcPr>
            <w:tcW w:w="892" w:type="pct"/>
          </w:tcPr>
          <w:p w14:paraId="61A4704E" w14:textId="77777777" w:rsidR="001B019B" w:rsidRPr="009E61A6" w:rsidRDefault="001B019B" w:rsidP="001B019B">
            <w:pPr>
              <w:rPr>
                <w:sz w:val="17"/>
                <w:szCs w:val="17"/>
              </w:rPr>
            </w:pPr>
            <w:r w:rsidRPr="009E61A6">
              <w:rPr>
                <w:sz w:val="17"/>
                <w:szCs w:val="17"/>
              </w:rPr>
              <w:t xml:space="preserve">Functions and parameters are appropriately used, functions </w:t>
            </w:r>
            <w:r>
              <w:rPr>
                <w:sz w:val="17"/>
                <w:szCs w:val="17"/>
              </w:rPr>
              <w:t xml:space="preserve">are well </w:t>
            </w:r>
            <w:r w:rsidRPr="009E61A6">
              <w:rPr>
                <w:sz w:val="17"/>
                <w:szCs w:val="17"/>
              </w:rPr>
              <w:t>reused to avoid code duplication.</w:t>
            </w:r>
          </w:p>
        </w:tc>
        <w:tc>
          <w:tcPr>
            <w:tcW w:w="821" w:type="pct"/>
            <w:vMerge/>
          </w:tcPr>
          <w:p w14:paraId="7C754137" w14:textId="77777777" w:rsidR="001B019B" w:rsidRPr="009E61A6" w:rsidRDefault="001B019B" w:rsidP="001B019B">
            <w:pPr>
              <w:rPr>
                <w:sz w:val="17"/>
                <w:szCs w:val="17"/>
              </w:rPr>
            </w:pPr>
          </w:p>
        </w:tc>
        <w:tc>
          <w:tcPr>
            <w:tcW w:w="893" w:type="pct"/>
          </w:tcPr>
          <w:p w14:paraId="3953D5DD" w14:textId="77777777" w:rsidR="001B019B" w:rsidRPr="009E61A6" w:rsidRDefault="001B019B" w:rsidP="001B019B">
            <w:pPr>
              <w:rPr>
                <w:sz w:val="17"/>
                <w:szCs w:val="17"/>
              </w:rPr>
            </w:pPr>
            <w:r w:rsidRPr="009E61A6">
              <w:rPr>
                <w:sz w:val="17"/>
                <w:szCs w:val="17"/>
              </w:rPr>
              <w:t>Functions used but not well, e.g. incorrect/missing parameters or calls, unnecessary duplication or main code outside main function.</w:t>
            </w:r>
          </w:p>
        </w:tc>
        <w:tc>
          <w:tcPr>
            <w:tcW w:w="893" w:type="pct"/>
            <w:vMerge/>
          </w:tcPr>
          <w:p w14:paraId="604054ED" w14:textId="77777777" w:rsidR="001B019B" w:rsidRPr="009E61A6" w:rsidRDefault="001B019B" w:rsidP="001B019B">
            <w:pPr>
              <w:rPr>
                <w:sz w:val="17"/>
                <w:szCs w:val="17"/>
              </w:rPr>
            </w:pPr>
          </w:p>
        </w:tc>
        <w:tc>
          <w:tcPr>
            <w:tcW w:w="899" w:type="pct"/>
          </w:tcPr>
          <w:p w14:paraId="1F06F98B" w14:textId="77777777" w:rsidR="001B019B" w:rsidRPr="009E61A6" w:rsidRDefault="001B019B" w:rsidP="001B019B">
            <w:pPr>
              <w:rPr>
                <w:sz w:val="17"/>
                <w:szCs w:val="17"/>
              </w:rPr>
            </w:pPr>
            <w:r w:rsidRPr="009E61A6">
              <w:rPr>
                <w:sz w:val="17"/>
                <w:szCs w:val="17"/>
              </w:rPr>
              <w:t>No functions used or functions used very poorly.</w:t>
            </w:r>
          </w:p>
        </w:tc>
      </w:tr>
      <w:tr w:rsidR="001B019B" w:rsidRPr="00DB408D" w14:paraId="56C01EAD" w14:textId="77777777" w:rsidTr="0076241E">
        <w:tc>
          <w:tcPr>
            <w:tcW w:w="602" w:type="pct"/>
          </w:tcPr>
          <w:p w14:paraId="39BE6DDF" w14:textId="77777777" w:rsidR="001B019B" w:rsidRPr="00DB408D" w:rsidRDefault="001B019B" w:rsidP="001B019B">
            <w:pPr>
              <w:rPr>
                <w:b/>
                <w:sz w:val="18"/>
                <w:szCs w:val="18"/>
              </w:rPr>
            </w:pPr>
            <w:r w:rsidRPr="00FE1907">
              <w:rPr>
                <w:b/>
                <w:sz w:val="18"/>
                <w:szCs w:val="18"/>
              </w:rPr>
              <w:t>Formatting</w:t>
            </w:r>
          </w:p>
        </w:tc>
        <w:tc>
          <w:tcPr>
            <w:tcW w:w="892" w:type="pct"/>
          </w:tcPr>
          <w:p w14:paraId="5989D528" w14:textId="77777777" w:rsidR="001B019B" w:rsidRPr="009E61A6" w:rsidRDefault="001B019B" w:rsidP="001B019B">
            <w:pPr>
              <w:rPr>
                <w:sz w:val="17"/>
                <w:szCs w:val="17"/>
              </w:rPr>
            </w:pPr>
            <w:r w:rsidRPr="009E61A6">
              <w:rPr>
                <w:sz w:val="17"/>
                <w:szCs w:val="17"/>
              </w:rPr>
              <w:t>All formatting is appropriate, including correct indentation, horizontal spacing and consistent vertical line spacing. PyCharm shows no formatting warnings.</w:t>
            </w:r>
          </w:p>
        </w:tc>
        <w:tc>
          <w:tcPr>
            <w:tcW w:w="821" w:type="pct"/>
            <w:vMerge/>
          </w:tcPr>
          <w:p w14:paraId="17C354DF" w14:textId="77777777" w:rsidR="001B019B" w:rsidRPr="009E61A6" w:rsidRDefault="001B019B" w:rsidP="001B019B">
            <w:pPr>
              <w:rPr>
                <w:sz w:val="17"/>
                <w:szCs w:val="17"/>
              </w:rPr>
            </w:pPr>
          </w:p>
        </w:tc>
        <w:tc>
          <w:tcPr>
            <w:tcW w:w="893" w:type="pct"/>
          </w:tcPr>
          <w:p w14:paraId="3B9BB3B9" w14:textId="77777777" w:rsidR="001B019B" w:rsidRPr="009E61A6" w:rsidRDefault="001B019B" w:rsidP="001B019B">
            <w:pPr>
              <w:rPr>
                <w:sz w:val="17"/>
                <w:szCs w:val="17"/>
              </w:rPr>
            </w:pPr>
            <w:r w:rsidRPr="009E61A6">
              <w:rPr>
                <w:sz w:val="17"/>
                <w:szCs w:val="17"/>
              </w:rPr>
              <w:t>Multiple problems with formatting reduces readability of code. PyCharm shows formatting warnings.</w:t>
            </w:r>
          </w:p>
        </w:tc>
        <w:tc>
          <w:tcPr>
            <w:tcW w:w="893" w:type="pct"/>
            <w:vMerge/>
          </w:tcPr>
          <w:p w14:paraId="5F4A8956" w14:textId="77777777" w:rsidR="001B019B" w:rsidRPr="009E61A6" w:rsidRDefault="001B019B" w:rsidP="001B019B">
            <w:pPr>
              <w:rPr>
                <w:b/>
                <w:sz w:val="17"/>
                <w:szCs w:val="17"/>
              </w:rPr>
            </w:pPr>
          </w:p>
        </w:tc>
        <w:tc>
          <w:tcPr>
            <w:tcW w:w="899" w:type="pct"/>
          </w:tcPr>
          <w:p w14:paraId="49838CDF" w14:textId="77777777" w:rsidR="001B019B" w:rsidRPr="009E61A6" w:rsidRDefault="001B019B" w:rsidP="001B019B">
            <w:pPr>
              <w:rPr>
                <w:sz w:val="17"/>
                <w:szCs w:val="17"/>
              </w:rPr>
            </w:pPr>
            <w:r w:rsidRPr="009E61A6">
              <w:rPr>
                <w:sz w:val="17"/>
                <w:szCs w:val="17"/>
              </w:rPr>
              <w:t>Readability is poor due to formatting problems. PyCharm shows many formatting warnings.</w:t>
            </w:r>
          </w:p>
        </w:tc>
      </w:tr>
      <w:tr w:rsidR="001B019B" w:rsidRPr="00DB408D" w14:paraId="18126E64" w14:textId="77777777" w:rsidTr="0076241E">
        <w:trPr>
          <w:trHeight w:val="186"/>
        </w:trPr>
        <w:tc>
          <w:tcPr>
            <w:tcW w:w="602" w:type="pct"/>
          </w:tcPr>
          <w:p w14:paraId="2365C09F" w14:textId="77777777" w:rsidR="001B019B" w:rsidRPr="00DB408D" w:rsidRDefault="001B019B" w:rsidP="001B019B">
            <w:pPr>
              <w:rPr>
                <w:b/>
                <w:sz w:val="18"/>
                <w:szCs w:val="18"/>
              </w:rPr>
            </w:pPr>
            <w:r w:rsidRPr="00FE1907">
              <w:rPr>
                <w:b/>
                <w:sz w:val="18"/>
                <w:szCs w:val="18"/>
              </w:rPr>
              <w:t>Commenting</w:t>
            </w:r>
          </w:p>
        </w:tc>
        <w:tc>
          <w:tcPr>
            <w:tcW w:w="892" w:type="pct"/>
          </w:tcPr>
          <w:p w14:paraId="119B4B36" w14:textId="77777777" w:rsidR="001B019B" w:rsidRPr="009E61A6" w:rsidRDefault="001B019B" w:rsidP="001B019B">
            <w:pPr>
              <w:rPr>
                <w:b/>
                <w:sz w:val="17"/>
                <w:szCs w:val="17"/>
              </w:rPr>
            </w:pPr>
            <w:r w:rsidRPr="009E61A6">
              <w:rPr>
                <w:sz w:val="17"/>
                <w:szCs w:val="17"/>
              </w:rPr>
              <w:t>Helpful block/inline comments and meaningful docstrings for all functions, top docstring contains all program details (name, date, basic description, GitHub URL).</w:t>
            </w:r>
          </w:p>
        </w:tc>
        <w:tc>
          <w:tcPr>
            <w:tcW w:w="821" w:type="pct"/>
            <w:vMerge/>
          </w:tcPr>
          <w:p w14:paraId="0DA119FB" w14:textId="77777777" w:rsidR="001B019B" w:rsidRPr="009E61A6" w:rsidRDefault="001B019B" w:rsidP="001B019B">
            <w:pPr>
              <w:rPr>
                <w:sz w:val="17"/>
                <w:szCs w:val="17"/>
              </w:rPr>
            </w:pPr>
          </w:p>
        </w:tc>
        <w:tc>
          <w:tcPr>
            <w:tcW w:w="893" w:type="pct"/>
          </w:tcPr>
          <w:p w14:paraId="786E70F8" w14:textId="77777777" w:rsidR="001B019B" w:rsidRPr="009E61A6" w:rsidRDefault="001B019B" w:rsidP="001B019B">
            <w:pPr>
              <w:rPr>
                <w:b/>
                <w:sz w:val="17"/>
                <w:szCs w:val="17"/>
              </w:rPr>
            </w:pPr>
            <w:r w:rsidRPr="009E61A6">
              <w:rPr>
                <w:sz w:val="17"/>
                <w:szCs w:val="17"/>
              </w:rPr>
              <w:t>Comments contain some noise (too many/unhelpful comments) or some missing program details in top docstring or some inappropriate or missing block/inline comments.</w:t>
            </w:r>
          </w:p>
        </w:tc>
        <w:tc>
          <w:tcPr>
            <w:tcW w:w="893" w:type="pct"/>
            <w:vMerge/>
          </w:tcPr>
          <w:p w14:paraId="3FF0E28A" w14:textId="77777777" w:rsidR="001B019B" w:rsidRPr="009E61A6" w:rsidRDefault="001B019B" w:rsidP="001B019B">
            <w:pPr>
              <w:rPr>
                <w:b/>
                <w:sz w:val="17"/>
                <w:szCs w:val="17"/>
              </w:rPr>
            </w:pPr>
          </w:p>
        </w:tc>
        <w:tc>
          <w:tcPr>
            <w:tcW w:w="899" w:type="pct"/>
          </w:tcPr>
          <w:p w14:paraId="172F9922" w14:textId="77777777" w:rsidR="001B019B" w:rsidRPr="009E61A6" w:rsidRDefault="001B019B" w:rsidP="001B019B">
            <w:pPr>
              <w:rPr>
                <w:b/>
                <w:sz w:val="17"/>
                <w:szCs w:val="17"/>
              </w:rPr>
            </w:pPr>
            <w:r w:rsidRPr="009E61A6">
              <w:rPr>
                <w:sz w:val="17"/>
                <w:szCs w:val="17"/>
              </w:rPr>
              <w:t>Commenting is very poor either through having too many comments (noise) or too few comments.</w:t>
            </w:r>
          </w:p>
        </w:tc>
      </w:tr>
      <w:tr w:rsidR="001B019B" w:rsidRPr="00FE1907" w14:paraId="6F68CE07" w14:textId="77777777" w:rsidTr="0076241E">
        <w:trPr>
          <w:trHeight w:val="186"/>
        </w:trPr>
        <w:tc>
          <w:tcPr>
            <w:tcW w:w="602" w:type="pct"/>
          </w:tcPr>
          <w:p w14:paraId="1621BF48" w14:textId="77777777" w:rsidR="001B019B" w:rsidRDefault="001B019B" w:rsidP="001B019B">
            <w:pPr>
              <w:rPr>
                <w:b/>
                <w:sz w:val="18"/>
                <w:szCs w:val="18"/>
              </w:rPr>
            </w:pPr>
            <w:r w:rsidRPr="00730932">
              <w:rPr>
                <w:rFonts w:cs="Arial"/>
                <w:b/>
                <w:color w:val="000000"/>
                <w:sz w:val="18"/>
                <w:szCs w:val="18"/>
              </w:rPr>
              <w:t>Use of version control</w:t>
            </w:r>
          </w:p>
        </w:tc>
        <w:tc>
          <w:tcPr>
            <w:tcW w:w="892" w:type="pct"/>
          </w:tcPr>
          <w:p w14:paraId="27B3F58A" w14:textId="77777777" w:rsidR="001B019B" w:rsidRPr="009E61A6" w:rsidRDefault="001B019B" w:rsidP="001B019B">
            <w:pPr>
              <w:rPr>
                <w:sz w:val="17"/>
                <w:szCs w:val="17"/>
              </w:rPr>
            </w:pPr>
            <w:r w:rsidRPr="009E61A6">
              <w:rPr>
                <w:sz w:val="17"/>
                <w:szCs w:val="17"/>
              </w:rPr>
              <w:t>Git/GitHub used effectively and the repository contains a good number of commits with good messages that demonstrate incremental code development.</w:t>
            </w:r>
          </w:p>
        </w:tc>
        <w:tc>
          <w:tcPr>
            <w:tcW w:w="821" w:type="pct"/>
            <w:vMerge/>
          </w:tcPr>
          <w:p w14:paraId="3DDF7471" w14:textId="77777777" w:rsidR="001B019B" w:rsidRPr="009E61A6" w:rsidRDefault="001B019B" w:rsidP="001B019B">
            <w:pPr>
              <w:rPr>
                <w:sz w:val="17"/>
                <w:szCs w:val="17"/>
              </w:rPr>
            </w:pPr>
          </w:p>
        </w:tc>
        <w:tc>
          <w:tcPr>
            <w:tcW w:w="893" w:type="pct"/>
          </w:tcPr>
          <w:p w14:paraId="4082ED90" w14:textId="77777777" w:rsidR="001B019B" w:rsidRPr="009E61A6" w:rsidRDefault="001B019B" w:rsidP="001B019B">
            <w:pPr>
              <w:rPr>
                <w:sz w:val="17"/>
                <w:szCs w:val="17"/>
              </w:rPr>
            </w:pPr>
            <w:r w:rsidRPr="009E61A6">
              <w:rPr>
                <w:sz w:val="17"/>
                <w:szCs w:val="17"/>
              </w:rPr>
              <w:t>Aspects of the use of version control are poor, e.g. not many commits, meaningless messages that don’t represent valuable incremental development.</w:t>
            </w:r>
          </w:p>
        </w:tc>
        <w:tc>
          <w:tcPr>
            <w:tcW w:w="893" w:type="pct"/>
            <w:vMerge/>
          </w:tcPr>
          <w:p w14:paraId="79E09755" w14:textId="77777777" w:rsidR="001B019B" w:rsidRPr="009E61A6" w:rsidRDefault="001B019B" w:rsidP="001B019B">
            <w:pPr>
              <w:rPr>
                <w:b/>
                <w:sz w:val="17"/>
                <w:szCs w:val="17"/>
              </w:rPr>
            </w:pPr>
          </w:p>
        </w:tc>
        <w:tc>
          <w:tcPr>
            <w:tcW w:w="899" w:type="pct"/>
          </w:tcPr>
          <w:p w14:paraId="381A98E8" w14:textId="77777777" w:rsidR="001B019B" w:rsidRPr="009E61A6" w:rsidRDefault="001B019B" w:rsidP="001B019B">
            <w:pPr>
              <w:rPr>
                <w:sz w:val="17"/>
                <w:szCs w:val="17"/>
              </w:rPr>
            </w:pPr>
            <w:r w:rsidRPr="009E61A6">
              <w:rPr>
                <w:sz w:val="17"/>
                <w:szCs w:val="17"/>
              </w:rPr>
              <w:t>Git/GitHub not used at all.</w:t>
            </w:r>
          </w:p>
        </w:tc>
      </w:tr>
    </w:tbl>
    <w:p w14:paraId="09CE1175" w14:textId="4BFADAEE" w:rsidR="00E3688B" w:rsidRPr="000A4561" w:rsidRDefault="00E3688B" w:rsidP="000A4561">
      <w:pPr>
        <w:jc w:val="both"/>
        <w:rPr>
          <w:rFonts w:asciiTheme="majorHAnsi" w:hAnsiTheme="majorHAnsi" w:cstheme="majorHAnsi"/>
          <w:sz w:val="4"/>
          <w:szCs w:val="4"/>
        </w:rPr>
      </w:pPr>
    </w:p>
    <w:sectPr w:rsidR="00E3688B" w:rsidRPr="000A4561" w:rsidSect="00B52DC0">
      <w:pgSz w:w="16820" w:h="11900" w:orient="landscape"/>
      <w:pgMar w:top="624" w:right="680" w:bottom="624" w:left="680"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27F10" w14:textId="77777777" w:rsidR="002260A1" w:rsidRDefault="002260A1">
      <w:r>
        <w:separator/>
      </w:r>
    </w:p>
  </w:endnote>
  <w:endnote w:type="continuationSeparator" w:id="0">
    <w:p w14:paraId="2F2F62B6" w14:textId="77777777" w:rsidR="002260A1" w:rsidRDefault="00226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2038E" w14:textId="1B9C4EA6" w:rsidR="00D87BB8" w:rsidRPr="00DE64B3" w:rsidRDefault="00D87BB8" w:rsidP="00DA4DA4">
    <w:pPr>
      <w:pStyle w:val="Footer"/>
      <w:tabs>
        <w:tab w:val="clear" w:pos="8640"/>
        <w:tab w:val="left" w:pos="6379"/>
        <w:tab w:val="right" w:pos="9923"/>
      </w:tabs>
      <w:rPr>
        <w:rFonts w:cs="Arial"/>
        <w:sz w:val="20"/>
        <w:szCs w:val="20"/>
      </w:rPr>
    </w:pPr>
    <w:r>
      <w:rPr>
        <w:sz w:val="20"/>
        <w:szCs w:val="20"/>
      </w:rPr>
      <w:t>C</w:t>
    </w:r>
    <w:r w:rsidR="00180274">
      <w:rPr>
        <w:sz w:val="20"/>
        <w:szCs w:val="20"/>
      </w:rPr>
      <w:t>P14</w:t>
    </w:r>
    <w:r>
      <w:rPr>
        <w:sz w:val="20"/>
        <w:szCs w:val="20"/>
      </w:rPr>
      <w:t>0</w:t>
    </w:r>
    <w:r w:rsidR="00180274">
      <w:rPr>
        <w:sz w:val="20"/>
        <w:szCs w:val="20"/>
      </w:rPr>
      <w:t>4/</w:t>
    </w:r>
    <w:r w:rsidR="00F31A9D">
      <w:rPr>
        <w:sz w:val="20"/>
        <w:szCs w:val="20"/>
      </w:rPr>
      <w:t>CP1804</w:t>
    </w:r>
    <w:r>
      <w:rPr>
        <w:sz w:val="20"/>
        <w:szCs w:val="20"/>
      </w:rPr>
      <w:t xml:space="preserve"> Assignment 1 </w:t>
    </w:r>
    <w:r w:rsidRPr="00DE64B3">
      <w:rPr>
        <w:sz w:val="20"/>
        <w:szCs w:val="20"/>
      </w:rPr>
      <w:t>© 201 – Information Technology @ James Cook University</w:t>
    </w:r>
    <w:r>
      <w:rPr>
        <w:sz w:val="20"/>
        <w:szCs w:val="20"/>
      </w:rPr>
      <w:tab/>
    </w:r>
    <w:r w:rsidRPr="00DE64B3">
      <w:rPr>
        <w:rFonts w:cs="Arial"/>
        <w:sz w:val="20"/>
        <w:szCs w:val="20"/>
      </w:rPr>
      <w:fldChar w:fldCharType="begin"/>
    </w:r>
    <w:r w:rsidRPr="00DE64B3">
      <w:rPr>
        <w:rFonts w:cs="Arial"/>
        <w:sz w:val="20"/>
        <w:szCs w:val="20"/>
      </w:rPr>
      <w:instrText xml:space="preserve"> PAGE </w:instrText>
    </w:r>
    <w:r w:rsidRPr="00DE64B3">
      <w:rPr>
        <w:rFonts w:cs="Arial"/>
        <w:sz w:val="20"/>
        <w:szCs w:val="20"/>
      </w:rPr>
      <w:fldChar w:fldCharType="separate"/>
    </w:r>
    <w:r w:rsidR="005F6AD5">
      <w:rPr>
        <w:rFonts w:cs="Arial"/>
        <w:noProof/>
        <w:sz w:val="20"/>
        <w:szCs w:val="20"/>
      </w:rPr>
      <w:t>4</w:t>
    </w:r>
    <w:r w:rsidRPr="00DE64B3">
      <w:rPr>
        <w:rFonts w:cs="Arial"/>
        <w:sz w:val="20"/>
        <w:szCs w:val="20"/>
      </w:rPr>
      <w:fldChar w:fldCharType="end"/>
    </w:r>
    <w:r w:rsidRPr="00DE64B3">
      <w:rPr>
        <w:rFonts w:cs="Arial"/>
        <w:sz w:val="20"/>
        <w:szCs w:val="20"/>
      </w:rPr>
      <w:t>/</w:t>
    </w:r>
    <w:r w:rsidRPr="00DE64B3">
      <w:rPr>
        <w:rFonts w:cs="Arial"/>
        <w:sz w:val="20"/>
        <w:szCs w:val="20"/>
      </w:rPr>
      <w:fldChar w:fldCharType="begin"/>
    </w:r>
    <w:r w:rsidRPr="00DE64B3">
      <w:rPr>
        <w:rFonts w:cs="Arial"/>
        <w:sz w:val="20"/>
        <w:szCs w:val="20"/>
      </w:rPr>
      <w:instrText xml:space="preserve"> NUMPAGES </w:instrText>
    </w:r>
    <w:r w:rsidRPr="00DE64B3">
      <w:rPr>
        <w:rFonts w:cs="Arial"/>
        <w:sz w:val="20"/>
        <w:szCs w:val="20"/>
      </w:rPr>
      <w:fldChar w:fldCharType="separate"/>
    </w:r>
    <w:r w:rsidR="005F6AD5">
      <w:rPr>
        <w:rFonts w:cs="Arial"/>
        <w:noProof/>
        <w:sz w:val="20"/>
        <w:szCs w:val="20"/>
      </w:rPr>
      <w:t>7</w:t>
    </w:r>
    <w:r w:rsidRPr="00DE64B3">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4DA67" w14:textId="77777777" w:rsidR="002260A1" w:rsidRDefault="002260A1">
      <w:r>
        <w:separator/>
      </w:r>
    </w:p>
  </w:footnote>
  <w:footnote w:type="continuationSeparator" w:id="0">
    <w:p w14:paraId="6A51B489" w14:textId="77777777" w:rsidR="002260A1" w:rsidRDefault="002260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4CB0762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1CB0D0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57AAD9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8E2B89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BA0A1FE"/>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98429D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0EC2903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1C677B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1828E6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0257CD"/>
    <w:multiLevelType w:val="hybridMultilevel"/>
    <w:tmpl w:val="2AEC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4A97C63"/>
    <w:multiLevelType w:val="hybridMultilevel"/>
    <w:tmpl w:val="5F861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3"/>
  </w:num>
  <w:num w:numId="16">
    <w:abstractNumId w:val="19"/>
  </w:num>
  <w:num w:numId="17">
    <w:abstractNumId w:val="15"/>
  </w:num>
  <w:num w:numId="18">
    <w:abstractNumId w:val="16"/>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sxvvdvsevr4effwo5s0efs0x9sfxsvtw0&quot;&gt;LindsayWardEndNote&lt;record-ids&gt;&lt;item&gt;3&lt;/item&gt;&lt;item&gt;8&lt;/item&gt;&lt;item&gt;9&lt;/item&gt;&lt;item&gt;10&lt;/item&gt;&lt;item&gt;29&lt;/item&gt;&lt;item&gt;38&lt;/item&gt;&lt;/record-ids&gt;&lt;/item&gt;&lt;/Libraries&gt;"/>
  </w:docVars>
  <w:rsids>
    <w:rsidRoot w:val="00B32BB3"/>
    <w:rsid w:val="00012B43"/>
    <w:rsid w:val="00036CE4"/>
    <w:rsid w:val="000460BC"/>
    <w:rsid w:val="00060386"/>
    <w:rsid w:val="000922A7"/>
    <w:rsid w:val="00092C78"/>
    <w:rsid w:val="000A4561"/>
    <w:rsid w:val="000B2148"/>
    <w:rsid w:val="000F298A"/>
    <w:rsid w:val="000F60C0"/>
    <w:rsid w:val="00111D5E"/>
    <w:rsid w:val="00124AE0"/>
    <w:rsid w:val="00142AB8"/>
    <w:rsid w:val="00153CAA"/>
    <w:rsid w:val="00180274"/>
    <w:rsid w:val="0019095C"/>
    <w:rsid w:val="00196345"/>
    <w:rsid w:val="001B019B"/>
    <w:rsid w:val="001B0424"/>
    <w:rsid w:val="001C0A34"/>
    <w:rsid w:val="001E2FA5"/>
    <w:rsid w:val="001E4306"/>
    <w:rsid w:val="001F35B4"/>
    <w:rsid w:val="001F3BCC"/>
    <w:rsid w:val="001F722D"/>
    <w:rsid w:val="002260A1"/>
    <w:rsid w:val="002270EA"/>
    <w:rsid w:val="002416A3"/>
    <w:rsid w:val="002838C5"/>
    <w:rsid w:val="002867E7"/>
    <w:rsid w:val="00287482"/>
    <w:rsid w:val="002A6ECC"/>
    <w:rsid w:val="002A762F"/>
    <w:rsid w:val="002C4900"/>
    <w:rsid w:val="002D135F"/>
    <w:rsid w:val="002E6035"/>
    <w:rsid w:val="003117A4"/>
    <w:rsid w:val="003131DA"/>
    <w:rsid w:val="0033676D"/>
    <w:rsid w:val="00382B3B"/>
    <w:rsid w:val="003841CC"/>
    <w:rsid w:val="00387C70"/>
    <w:rsid w:val="003D3C7D"/>
    <w:rsid w:val="003E7718"/>
    <w:rsid w:val="003F072B"/>
    <w:rsid w:val="00414BA6"/>
    <w:rsid w:val="0041792B"/>
    <w:rsid w:val="0043028E"/>
    <w:rsid w:val="00433E83"/>
    <w:rsid w:val="004354EB"/>
    <w:rsid w:val="004400CA"/>
    <w:rsid w:val="00447525"/>
    <w:rsid w:val="00447F28"/>
    <w:rsid w:val="00455483"/>
    <w:rsid w:val="00461F13"/>
    <w:rsid w:val="00463FFD"/>
    <w:rsid w:val="0047666F"/>
    <w:rsid w:val="00483ACF"/>
    <w:rsid w:val="00493AA4"/>
    <w:rsid w:val="00494B0C"/>
    <w:rsid w:val="0049550F"/>
    <w:rsid w:val="004D4B8E"/>
    <w:rsid w:val="00505007"/>
    <w:rsid w:val="005110A8"/>
    <w:rsid w:val="00514D41"/>
    <w:rsid w:val="00516B6F"/>
    <w:rsid w:val="0052100B"/>
    <w:rsid w:val="005334D2"/>
    <w:rsid w:val="00534600"/>
    <w:rsid w:val="00546836"/>
    <w:rsid w:val="00564742"/>
    <w:rsid w:val="005710A6"/>
    <w:rsid w:val="005813EE"/>
    <w:rsid w:val="00585477"/>
    <w:rsid w:val="00594255"/>
    <w:rsid w:val="005A28C7"/>
    <w:rsid w:val="005A2CEB"/>
    <w:rsid w:val="005F541E"/>
    <w:rsid w:val="005F5B0E"/>
    <w:rsid w:val="005F6AD5"/>
    <w:rsid w:val="005F784C"/>
    <w:rsid w:val="00604E58"/>
    <w:rsid w:val="00605925"/>
    <w:rsid w:val="00607729"/>
    <w:rsid w:val="00614B28"/>
    <w:rsid w:val="00620365"/>
    <w:rsid w:val="00625112"/>
    <w:rsid w:val="00626034"/>
    <w:rsid w:val="00644DD8"/>
    <w:rsid w:val="006758E6"/>
    <w:rsid w:val="00680B22"/>
    <w:rsid w:val="006B21EE"/>
    <w:rsid w:val="006E6634"/>
    <w:rsid w:val="006F651D"/>
    <w:rsid w:val="00713928"/>
    <w:rsid w:val="007140FA"/>
    <w:rsid w:val="00715ACE"/>
    <w:rsid w:val="00724358"/>
    <w:rsid w:val="00725E2B"/>
    <w:rsid w:val="007340EC"/>
    <w:rsid w:val="007533AC"/>
    <w:rsid w:val="00765AC3"/>
    <w:rsid w:val="007A4557"/>
    <w:rsid w:val="007E0431"/>
    <w:rsid w:val="007E08C0"/>
    <w:rsid w:val="007F4B21"/>
    <w:rsid w:val="00812FB9"/>
    <w:rsid w:val="00841E5B"/>
    <w:rsid w:val="008462DE"/>
    <w:rsid w:val="0086056C"/>
    <w:rsid w:val="00884D08"/>
    <w:rsid w:val="008A22C5"/>
    <w:rsid w:val="008A2D2D"/>
    <w:rsid w:val="008A4F5D"/>
    <w:rsid w:val="008B7C13"/>
    <w:rsid w:val="008C5707"/>
    <w:rsid w:val="008D671C"/>
    <w:rsid w:val="008F32DC"/>
    <w:rsid w:val="00902099"/>
    <w:rsid w:val="00920777"/>
    <w:rsid w:val="00922129"/>
    <w:rsid w:val="00923DA9"/>
    <w:rsid w:val="00930194"/>
    <w:rsid w:val="0094140D"/>
    <w:rsid w:val="0094409D"/>
    <w:rsid w:val="0097119D"/>
    <w:rsid w:val="0097397F"/>
    <w:rsid w:val="009B5C13"/>
    <w:rsid w:val="009B5DDC"/>
    <w:rsid w:val="009C223E"/>
    <w:rsid w:val="009C36EF"/>
    <w:rsid w:val="009C47D5"/>
    <w:rsid w:val="009E07C9"/>
    <w:rsid w:val="00A04920"/>
    <w:rsid w:val="00A051D4"/>
    <w:rsid w:val="00A070B1"/>
    <w:rsid w:val="00A37460"/>
    <w:rsid w:val="00A40744"/>
    <w:rsid w:val="00A43AFC"/>
    <w:rsid w:val="00A513C4"/>
    <w:rsid w:val="00A759B9"/>
    <w:rsid w:val="00A762D1"/>
    <w:rsid w:val="00A877ED"/>
    <w:rsid w:val="00A90952"/>
    <w:rsid w:val="00AC5C7D"/>
    <w:rsid w:val="00AD7CD9"/>
    <w:rsid w:val="00AE25B1"/>
    <w:rsid w:val="00AE6131"/>
    <w:rsid w:val="00AF1D76"/>
    <w:rsid w:val="00B027BA"/>
    <w:rsid w:val="00B11865"/>
    <w:rsid w:val="00B27FD9"/>
    <w:rsid w:val="00B32BB3"/>
    <w:rsid w:val="00B37635"/>
    <w:rsid w:val="00B52DC0"/>
    <w:rsid w:val="00BD2305"/>
    <w:rsid w:val="00BF277A"/>
    <w:rsid w:val="00BF4F51"/>
    <w:rsid w:val="00C21172"/>
    <w:rsid w:val="00C32659"/>
    <w:rsid w:val="00C50C11"/>
    <w:rsid w:val="00C566B3"/>
    <w:rsid w:val="00C57598"/>
    <w:rsid w:val="00C771D9"/>
    <w:rsid w:val="00C91093"/>
    <w:rsid w:val="00CA6689"/>
    <w:rsid w:val="00CA7610"/>
    <w:rsid w:val="00CB71D2"/>
    <w:rsid w:val="00CD6A63"/>
    <w:rsid w:val="00CE7BB1"/>
    <w:rsid w:val="00CF551A"/>
    <w:rsid w:val="00D206AE"/>
    <w:rsid w:val="00D31A27"/>
    <w:rsid w:val="00D3304D"/>
    <w:rsid w:val="00D42EBA"/>
    <w:rsid w:val="00D4698F"/>
    <w:rsid w:val="00D87BB8"/>
    <w:rsid w:val="00DA4DA4"/>
    <w:rsid w:val="00DA6C91"/>
    <w:rsid w:val="00DB240E"/>
    <w:rsid w:val="00DB408D"/>
    <w:rsid w:val="00DC7DAA"/>
    <w:rsid w:val="00DE48C0"/>
    <w:rsid w:val="00DE64B3"/>
    <w:rsid w:val="00DF51BE"/>
    <w:rsid w:val="00DF5213"/>
    <w:rsid w:val="00DF79A7"/>
    <w:rsid w:val="00E3200F"/>
    <w:rsid w:val="00E3688B"/>
    <w:rsid w:val="00E36FD8"/>
    <w:rsid w:val="00E46581"/>
    <w:rsid w:val="00E81606"/>
    <w:rsid w:val="00EA06DD"/>
    <w:rsid w:val="00EA2841"/>
    <w:rsid w:val="00EA700F"/>
    <w:rsid w:val="00ED6571"/>
    <w:rsid w:val="00F05B31"/>
    <w:rsid w:val="00F1497A"/>
    <w:rsid w:val="00F16255"/>
    <w:rsid w:val="00F21DBA"/>
    <w:rsid w:val="00F31A9D"/>
    <w:rsid w:val="00F429FE"/>
    <w:rsid w:val="00F4459C"/>
    <w:rsid w:val="00F46305"/>
    <w:rsid w:val="00F510F8"/>
    <w:rsid w:val="00F57A20"/>
    <w:rsid w:val="00F6418F"/>
    <w:rsid w:val="00F64606"/>
    <w:rsid w:val="00F72741"/>
    <w:rsid w:val="00F812AD"/>
    <w:rsid w:val="00FC486D"/>
    <w:rsid w:val="00FD12FB"/>
    <w:rsid w:val="00FD1538"/>
    <w:rsid w:val="00FD451E"/>
    <w:rsid w:val="00FF10ED"/>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19B"/>
    <w:rPr>
      <w:rFonts w:ascii="Arial" w:hAnsi="Arial"/>
      <w:sz w:val="24"/>
      <w:szCs w:val="24"/>
    </w:rPr>
  </w:style>
  <w:style w:type="paragraph" w:styleId="Heading1">
    <w:name w:val="heading 1"/>
    <w:basedOn w:val="Normal"/>
    <w:next w:val="Normal"/>
    <w:uiPriority w:val="9"/>
    <w:qFormat/>
    <w:rsid w:val="00450A0B"/>
    <w:pPr>
      <w:keepNext/>
      <w:spacing w:before="240" w:after="120"/>
      <w:outlineLvl w:val="0"/>
    </w:pPr>
    <w:rPr>
      <w:rFonts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cs="Arial"/>
      <w:b/>
      <w:bCs/>
      <w:i/>
      <w:iCs/>
      <w:sz w:val="28"/>
      <w:szCs w:val="28"/>
    </w:rPr>
  </w:style>
  <w:style w:type="paragraph" w:styleId="Heading3">
    <w:name w:val="heading 3"/>
    <w:basedOn w:val="Normal"/>
    <w:next w:val="Normal"/>
    <w:qFormat/>
    <w:rsid w:val="00CF2622"/>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3841CC"/>
    <w:pPr>
      <w:keepLines/>
      <w:spacing w:before="240"/>
    </w:pPr>
    <w:rPr>
      <w:rFonts w:ascii="Calibri" w:hAnsi="Calibri" w:cs="Times New Roman"/>
      <w:i w:val="0"/>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color w:val="008000"/>
      <w:sz w:val="20"/>
    </w:rPr>
  </w:style>
  <w:style w:type="paragraph" w:styleId="Revision">
    <w:name w:val="Revision"/>
    <w:hidden/>
    <w:rsid w:val="00D3304D"/>
    <w:rPr>
      <w:sz w:val="24"/>
      <w:szCs w:val="24"/>
    </w:rPr>
  </w:style>
  <w:style w:type="character" w:styleId="Hyperlink">
    <w:name w:val="Hyperlink"/>
    <w:basedOn w:val="DefaultParagraphFont"/>
    <w:uiPriority w:val="99"/>
    <w:rsid w:val="00483ACF"/>
    <w:rPr>
      <w:color w:val="0000FF" w:themeColor="hyperlink"/>
      <w:u w:val="single"/>
    </w:rPr>
  </w:style>
  <w:style w:type="paragraph" w:styleId="HTMLPreformatted">
    <w:name w:val="HTML Preformatted"/>
    <w:basedOn w:val="Normal"/>
    <w:link w:val="HTMLPreformattedChar"/>
    <w:uiPriority w:val="99"/>
    <w:semiHidden/>
    <w:unhideWhenUsed/>
    <w:rsid w:val="00124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24AE0"/>
    <w:rPr>
      <w:rFonts w:ascii="Courier New" w:hAnsi="Courier New" w:cs="Courier New"/>
      <w:lang w:val="en-GB" w:eastAsia="en-GB"/>
    </w:rPr>
  </w:style>
  <w:style w:type="paragraph" w:customStyle="1" w:styleId="EndNoteBibliographyTitle">
    <w:name w:val="EndNote Bibliography Title"/>
    <w:basedOn w:val="Normal"/>
    <w:rsid w:val="007F4B21"/>
    <w:pPr>
      <w:jc w:val="center"/>
    </w:pPr>
    <w:rPr>
      <w:rFonts w:ascii="Times New Roman" w:hAnsi="Times New Roman"/>
      <w:lang w:val="en-US"/>
    </w:rPr>
  </w:style>
  <w:style w:type="paragraph" w:customStyle="1" w:styleId="EndNoteBibliography">
    <w:name w:val="EndNote Bibliography"/>
    <w:basedOn w:val="Normal"/>
    <w:rsid w:val="005F541E"/>
    <w:rPr>
      <w:lang w:val="en-US"/>
    </w:rPr>
  </w:style>
  <w:style w:type="character" w:customStyle="1" w:styleId="UnresolvedMention">
    <w:name w:val="Unresolved Mention"/>
    <w:basedOn w:val="DefaultParagraphFont"/>
    <w:rsid w:val="00A051D4"/>
    <w:rPr>
      <w:color w:val="605E5C"/>
      <w:shd w:val="clear" w:color="auto" w:fill="E1DFDD"/>
    </w:rPr>
  </w:style>
  <w:style w:type="character" w:styleId="FollowedHyperlink">
    <w:name w:val="FollowedHyperlink"/>
    <w:basedOn w:val="DefaultParagraphFont"/>
    <w:rsid w:val="00A051D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44362">
      <w:bodyDiv w:val="1"/>
      <w:marLeft w:val="0"/>
      <w:marRight w:val="0"/>
      <w:marTop w:val="0"/>
      <w:marBottom w:val="0"/>
      <w:divBdr>
        <w:top w:val="none" w:sz="0" w:space="0" w:color="auto"/>
        <w:left w:val="none" w:sz="0" w:space="0" w:color="auto"/>
        <w:bottom w:val="none" w:sz="0" w:space="0" w:color="auto"/>
        <w:right w:val="none" w:sz="0" w:space="0" w:color="auto"/>
      </w:divBdr>
    </w:div>
    <w:div w:id="190268612">
      <w:bodyDiv w:val="1"/>
      <w:marLeft w:val="0"/>
      <w:marRight w:val="0"/>
      <w:marTop w:val="0"/>
      <w:marBottom w:val="0"/>
      <w:divBdr>
        <w:top w:val="none" w:sz="0" w:space="0" w:color="auto"/>
        <w:left w:val="none" w:sz="0" w:space="0" w:color="auto"/>
        <w:bottom w:val="none" w:sz="0" w:space="0" w:color="auto"/>
        <w:right w:val="none" w:sz="0" w:space="0" w:color="auto"/>
      </w:divBdr>
    </w:div>
    <w:div w:id="199443660">
      <w:bodyDiv w:val="1"/>
      <w:marLeft w:val="0"/>
      <w:marRight w:val="0"/>
      <w:marTop w:val="0"/>
      <w:marBottom w:val="0"/>
      <w:divBdr>
        <w:top w:val="none" w:sz="0" w:space="0" w:color="auto"/>
        <w:left w:val="none" w:sz="0" w:space="0" w:color="auto"/>
        <w:bottom w:val="none" w:sz="0" w:space="0" w:color="auto"/>
        <w:right w:val="none" w:sz="0" w:space="0" w:color="auto"/>
      </w:divBdr>
    </w:div>
    <w:div w:id="712508155">
      <w:bodyDiv w:val="1"/>
      <w:marLeft w:val="0"/>
      <w:marRight w:val="0"/>
      <w:marTop w:val="0"/>
      <w:marBottom w:val="0"/>
      <w:divBdr>
        <w:top w:val="none" w:sz="0" w:space="0" w:color="auto"/>
        <w:left w:val="none" w:sz="0" w:space="0" w:color="auto"/>
        <w:bottom w:val="none" w:sz="0" w:space="0" w:color="auto"/>
        <w:right w:val="none" w:sz="0" w:space="0" w:color="auto"/>
      </w:divBdr>
    </w:div>
    <w:div w:id="764306674">
      <w:bodyDiv w:val="1"/>
      <w:marLeft w:val="0"/>
      <w:marRight w:val="0"/>
      <w:marTop w:val="0"/>
      <w:marBottom w:val="0"/>
      <w:divBdr>
        <w:top w:val="none" w:sz="0" w:space="0" w:color="auto"/>
        <w:left w:val="none" w:sz="0" w:space="0" w:color="auto"/>
        <w:bottom w:val="none" w:sz="0" w:space="0" w:color="auto"/>
        <w:right w:val="none" w:sz="0" w:space="0" w:color="auto"/>
      </w:divBdr>
    </w:div>
    <w:div w:id="869219837">
      <w:bodyDiv w:val="1"/>
      <w:marLeft w:val="0"/>
      <w:marRight w:val="0"/>
      <w:marTop w:val="0"/>
      <w:marBottom w:val="0"/>
      <w:divBdr>
        <w:top w:val="none" w:sz="0" w:space="0" w:color="auto"/>
        <w:left w:val="none" w:sz="0" w:space="0" w:color="auto"/>
        <w:bottom w:val="none" w:sz="0" w:space="0" w:color="auto"/>
        <w:right w:val="none" w:sz="0" w:space="0" w:color="auto"/>
      </w:divBdr>
    </w:div>
    <w:div w:id="947587112">
      <w:bodyDiv w:val="1"/>
      <w:marLeft w:val="0"/>
      <w:marRight w:val="0"/>
      <w:marTop w:val="0"/>
      <w:marBottom w:val="0"/>
      <w:divBdr>
        <w:top w:val="none" w:sz="0" w:space="0" w:color="auto"/>
        <w:left w:val="none" w:sz="0" w:space="0" w:color="auto"/>
        <w:bottom w:val="none" w:sz="0" w:space="0" w:color="auto"/>
        <w:right w:val="none" w:sz="0" w:space="0" w:color="auto"/>
      </w:divBdr>
    </w:div>
    <w:div w:id="996690200">
      <w:bodyDiv w:val="1"/>
      <w:marLeft w:val="0"/>
      <w:marRight w:val="0"/>
      <w:marTop w:val="0"/>
      <w:marBottom w:val="0"/>
      <w:divBdr>
        <w:top w:val="none" w:sz="0" w:space="0" w:color="auto"/>
        <w:left w:val="none" w:sz="0" w:space="0" w:color="auto"/>
        <w:bottom w:val="none" w:sz="0" w:space="0" w:color="auto"/>
        <w:right w:val="none" w:sz="0" w:space="0" w:color="auto"/>
      </w:divBdr>
    </w:div>
    <w:div w:id="1145001257">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308167712">
      <w:bodyDiv w:val="1"/>
      <w:marLeft w:val="0"/>
      <w:marRight w:val="0"/>
      <w:marTop w:val="0"/>
      <w:marBottom w:val="0"/>
      <w:divBdr>
        <w:top w:val="none" w:sz="0" w:space="0" w:color="auto"/>
        <w:left w:val="none" w:sz="0" w:space="0" w:color="auto"/>
        <w:bottom w:val="none" w:sz="0" w:space="0" w:color="auto"/>
        <w:right w:val="none" w:sz="0" w:space="0" w:color="auto"/>
      </w:divBdr>
    </w:div>
    <w:div w:id="1325664883">
      <w:bodyDiv w:val="1"/>
      <w:marLeft w:val="0"/>
      <w:marRight w:val="0"/>
      <w:marTop w:val="0"/>
      <w:marBottom w:val="0"/>
      <w:divBdr>
        <w:top w:val="none" w:sz="0" w:space="0" w:color="auto"/>
        <w:left w:val="none" w:sz="0" w:space="0" w:color="auto"/>
        <w:bottom w:val="none" w:sz="0" w:space="0" w:color="auto"/>
        <w:right w:val="none" w:sz="0" w:space="0" w:color="auto"/>
      </w:divBdr>
    </w:div>
    <w:div w:id="1327438201">
      <w:bodyDiv w:val="1"/>
      <w:marLeft w:val="0"/>
      <w:marRight w:val="0"/>
      <w:marTop w:val="0"/>
      <w:marBottom w:val="0"/>
      <w:divBdr>
        <w:top w:val="none" w:sz="0" w:space="0" w:color="auto"/>
        <w:left w:val="none" w:sz="0" w:space="0" w:color="auto"/>
        <w:bottom w:val="none" w:sz="0" w:space="0" w:color="auto"/>
        <w:right w:val="none" w:sz="0" w:space="0" w:color="auto"/>
      </w:divBdr>
    </w:div>
    <w:div w:id="1520394529">
      <w:bodyDiv w:val="1"/>
      <w:marLeft w:val="0"/>
      <w:marRight w:val="0"/>
      <w:marTop w:val="0"/>
      <w:marBottom w:val="0"/>
      <w:divBdr>
        <w:top w:val="none" w:sz="0" w:space="0" w:color="auto"/>
        <w:left w:val="none" w:sz="0" w:space="0" w:color="auto"/>
        <w:bottom w:val="none" w:sz="0" w:space="0" w:color="auto"/>
        <w:right w:val="none" w:sz="0" w:space="0" w:color="auto"/>
      </w:divBdr>
    </w:div>
    <w:div w:id="1535314115">
      <w:bodyDiv w:val="1"/>
      <w:marLeft w:val="0"/>
      <w:marRight w:val="0"/>
      <w:marTop w:val="0"/>
      <w:marBottom w:val="0"/>
      <w:divBdr>
        <w:top w:val="none" w:sz="0" w:space="0" w:color="auto"/>
        <w:left w:val="none" w:sz="0" w:space="0" w:color="auto"/>
        <w:bottom w:val="none" w:sz="0" w:space="0" w:color="auto"/>
        <w:right w:val="none" w:sz="0" w:space="0" w:color="auto"/>
      </w:divBdr>
    </w:div>
    <w:div w:id="1918905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hyperlink" Target="https://github.com/CP1404/Practicals/tree/master/prac_0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classroom.github.com/a/Pb_iQAKc" TargetMode="External"/><Relationship Id="rId17" Type="http://schemas.openxmlformats.org/officeDocument/2006/relationships/hyperlink" Target="https://github.com/CP1404/Practicals/tree/master/prac_02" TargetMode="External"/><Relationship Id="rId2" Type="http://schemas.openxmlformats.org/officeDocument/2006/relationships/customXml" Target="../customXml/item2.xml"/><Relationship Id="rId16" Type="http://schemas.openxmlformats.org/officeDocument/2006/relationships/hyperlink" Target="https://github.com/CP1404/Practicals/tree/master/prac_0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CP1404/Starter/wiki/Software-Setup" TargetMode="External"/><Relationship Id="rId5" Type="http://schemas.openxmlformats.org/officeDocument/2006/relationships/styles" Target="styles.xml"/><Relationship Id="rId15" Type="http://schemas.openxmlformats.org/officeDocument/2006/relationships/hyperlink" Target="https://github.com/CP1404/Starter/wiki/Programming-Patterns" TargetMode="External"/><Relationship Id="rId10" Type="http://schemas.openxmlformats.org/officeDocument/2006/relationships/image" Target="media/image1.jpeg"/><Relationship Id="rId19" Type="http://schemas.openxmlformats.org/officeDocument/2006/relationships/hyperlink" Target="https://dl.acm.org/citation.cfm?doid=3024906.3024910"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D23BF17FCDC947B8E404D646247F8D" ma:contentTypeVersion="10" ma:contentTypeDescription="Create a new document." ma:contentTypeScope="" ma:versionID="559e27c77dc67ab143f575fe515305ec">
  <xsd:schema xmlns:xsd="http://www.w3.org/2001/XMLSchema" xmlns:xs="http://www.w3.org/2001/XMLSchema" xmlns:p="http://schemas.microsoft.com/office/2006/metadata/properties" xmlns:ns2="0f5e39c8-e5a1-4a0d-b53f-9134be983d19" xmlns:ns3="c64b295e-e158-430a-a9fe-95bbf17b9d7d" targetNamespace="http://schemas.microsoft.com/office/2006/metadata/properties" ma:root="true" ma:fieldsID="2469b75b38558fda8d757688b2f58310" ns2:_="" ns3:_="">
    <xsd:import namespace="0f5e39c8-e5a1-4a0d-b53f-9134be983d19"/>
    <xsd:import namespace="c64b295e-e158-430a-a9fe-95bbf17b9d7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5e39c8-e5a1-4a0d-b53f-9134be983d1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64b295e-e158-430a-a9fe-95bbf17b9d7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886BC02-C9BA-4B05-9B1E-BAB7FAB84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5e39c8-e5a1-4a0d-b53f-9134be983d19"/>
    <ds:schemaRef ds:uri="c64b295e-e158-430a-a9fe-95bbf17b9d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8C9979-D1FD-4257-ADCD-80FD6C08D4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B883C6B-C2AB-4498-A5D3-59BE2BBE19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443</Words>
  <Characters>1962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23025</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Jaikishin Lakhyani</cp:lastModifiedBy>
  <cp:revision>2</cp:revision>
  <cp:lastPrinted>2019-03-22T10:42:00Z</cp:lastPrinted>
  <dcterms:created xsi:type="dcterms:W3CDTF">2019-07-17T08:14:00Z</dcterms:created>
  <dcterms:modified xsi:type="dcterms:W3CDTF">2019-07-17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D23BF17FCDC947B8E404D646247F8D</vt:lpwstr>
  </property>
</Properties>
</file>